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6860065" w14:textId="6B16BE4F" w:rsidR="00ED769B" w:rsidRPr="00684A7F" w:rsidRDefault="00ED769B" w:rsidP="00ED769B">
      <w:pPr>
        <w:rPr>
          <w:rFonts w:ascii="Times New Roman" w:hAnsi="Times New Roman" w:cs="Times New Roman"/>
          <w:sz w:val="18"/>
          <w:szCs w:val="18"/>
        </w:rPr>
      </w:pPr>
      <w:bookmarkStart w:id="0" w:name="_Hlk175087127"/>
      <w:bookmarkStart w:id="1" w:name="_Hlk182077415"/>
      <w:bookmarkStart w:id="2" w:name="_Hlk182168667"/>
      <w:r w:rsidRPr="00684A7F">
        <w:rPr>
          <w:rFonts w:ascii="Times New Roman" w:hAnsi="Times New Roman" w:cs="Times New Roman"/>
          <w:b/>
          <w:bCs/>
          <w:sz w:val="18"/>
          <w:szCs w:val="18"/>
        </w:rPr>
        <w:t xml:space="preserve">Supplementary Table </w:t>
      </w:r>
      <w:r>
        <w:rPr>
          <w:rFonts w:ascii="Times New Roman" w:hAnsi="Times New Roman" w:cs="Times New Roman" w:hint="eastAsia"/>
          <w:b/>
          <w:bCs/>
          <w:sz w:val="18"/>
          <w:szCs w:val="18"/>
        </w:rPr>
        <w:t>1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</w:t>
      </w:r>
      <w:r>
        <w:rPr>
          <w:rFonts w:ascii="Times New Roman" w:hAnsi="Times New Roman" w:cs="Times New Roman" w:hint="eastAsia"/>
          <w:b/>
          <w:bCs/>
          <w:sz w:val="18"/>
          <w:szCs w:val="18"/>
        </w:rPr>
        <w:t xml:space="preserve"> </w:t>
      </w:r>
      <w:r w:rsidRPr="00ED769B">
        <w:rPr>
          <w:rFonts w:ascii="Times New Roman" w:hAnsi="Times New Roman" w:cs="Times New Roman" w:hint="eastAsia"/>
          <w:sz w:val="18"/>
          <w:szCs w:val="18"/>
        </w:rPr>
        <w:t>DAI scoring</w:t>
      </w:r>
      <w:r>
        <w:rPr>
          <w:rFonts w:ascii="Times New Roman" w:hAnsi="Times New Roman" w:cs="Times New Roman" w:hint="eastAsia"/>
          <w:sz w:val="18"/>
          <w:szCs w:val="18"/>
        </w:rPr>
        <w:t>.</w:t>
      </w:r>
    </w:p>
    <w:tbl>
      <w:tblPr>
        <w:tblStyle w:val="af0"/>
        <w:tblW w:w="5000" w:type="pct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53"/>
        <w:gridCol w:w="3582"/>
        <w:gridCol w:w="1320"/>
        <w:gridCol w:w="5703"/>
      </w:tblGrid>
      <w:tr w:rsidR="00ED769B" w:rsidRPr="0018451E" w14:paraId="54EC2AAA" w14:textId="77777777" w:rsidTr="00081C57">
        <w:tc>
          <w:tcPr>
            <w:tcW w:w="1201" w:type="pct"/>
            <w:tcBorders>
              <w:top w:val="single" w:sz="8" w:space="0" w:color="auto"/>
              <w:bottom w:val="single" w:sz="4" w:space="0" w:color="auto"/>
            </w:tcBorders>
          </w:tcPr>
          <w:p w14:paraId="0DCA254B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1283" w:type="pct"/>
            <w:tcBorders>
              <w:top w:val="single" w:sz="8" w:space="0" w:color="auto"/>
              <w:bottom w:val="single" w:sz="4" w:space="0" w:color="auto"/>
            </w:tcBorders>
          </w:tcPr>
          <w:p w14:paraId="1F0578CD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ature</w:t>
            </w:r>
          </w:p>
        </w:tc>
        <w:tc>
          <w:tcPr>
            <w:tcW w:w="473" w:type="pct"/>
            <w:tcBorders>
              <w:top w:val="single" w:sz="8" w:space="0" w:color="auto"/>
              <w:bottom w:val="single" w:sz="4" w:space="0" w:color="auto"/>
            </w:tcBorders>
          </w:tcPr>
          <w:p w14:paraId="2FF8200C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core</w:t>
            </w:r>
          </w:p>
        </w:tc>
        <w:tc>
          <w:tcPr>
            <w:tcW w:w="2043" w:type="pct"/>
            <w:tcBorders>
              <w:top w:val="single" w:sz="8" w:space="0" w:color="auto"/>
              <w:bottom w:val="single" w:sz="4" w:space="0" w:color="auto"/>
            </w:tcBorders>
          </w:tcPr>
          <w:p w14:paraId="5CF24273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Description</w:t>
            </w:r>
          </w:p>
        </w:tc>
      </w:tr>
      <w:tr w:rsidR="00ED769B" w:rsidRPr="0018451E" w14:paraId="2E68E7CA" w14:textId="77777777" w:rsidTr="00081C57">
        <w:tc>
          <w:tcPr>
            <w:tcW w:w="1201" w:type="pct"/>
            <w:tcBorders>
              <w:top w:val="single" w:sz="4" w:space="0" w:color="auto"/>
            </w:tcBorders>
          </w:tcPr>
          <w:p w14:paraId="032DA363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S1</w:t>
            </w:r>
          </w:p>
        </w:tc>
        <w:tc>
          <w:tcPr>
            <w:tcW w:w="1283" w:type="pct"/>
            <w:tcBorders>
              <w:top w:val="single" w:sz="4" w:space="0" w:color="auto"/>
            </w:tcBorders>
          </w:tcPr>
          <w:p w14:paraId="08E1C876" w14:textId="77777777" w:rsidR="00ED769B" w:rsidRPr="00684A7F" w:rsidRDefault="00ED769B" w:rsidP="00081C57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684A7F">
              <w:rPr>
                <w:rStyle w:val="af6"/>
                <w:rFonts w:ascii="Times New Roman" w:hAnsi="Times New Roman" w:cs="Times New Roman"/>
                <w:b w:val="0"/>
                <w:bCs w:val="0"/>
                <w:sz w:val="18"/>
                <w:szCs w:val="18"/>
              </w:rPr>
              <w:t>Weight loss</w:t>
            </w:r>
          </w:p>
        </w:tc>
        <w:tc>
          <w:tcPr>
            <w:tcW w:w="473" w:type="pct"/>
            <w:tcBorders>
              <w:top w:val="single" w:sz="4" w:space="0" w:color="auto"/>
            </w:tcBorders>
          </w:tcPr>
          <w:p w14:paraId="58D412E3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2043" w:type="pct"/>
            <w:tcBorders>
              <w:top w:val="single" w:sz="4" w:space="0" w:color="auto"/>
            </w:tcBorders>
          </w:tcPr>
          <w:p w14:paraId="5AE56BE4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＜</w:t>
            </w: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1%</w:t>
            </w:r>
          </w:p>
        </w:tc>
      </w:tr>
      <w:tr w:rsidR="00ED769B" w:rsidRPr="0018451E" w14:paraId="12DAAE2C" w14:textId="77777777" w:rsidTr="00081C57">
        <w:tc>
          <w:tcPr>
            <w:tcW w:w="1201" w:type="pct"/>
          </w:tcPr>
          <w:p w14:paraId="099101AF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83" w:type="pct"/>
          </w:tcPr>
          <w:p w14:paraId="1AFA4D20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73" w:type="pct"/>
          </w:tcPr>
          <w:p w14:paraId="0F6D8118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2043" w:type="pct"/>
          </w:tcPr>
          <w:p w14:paraId="76FE3F98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1%≤S1≤5%</w:t>
            </w:r>
          </w:p>
        </w:tc>
      </w:tr>
      <w:tr w:rsidR="00ED769B" w:rsidRPr="0018451E" w14:paraId="52F4F3AE" w14:textId="77777777" w:rsidTr="00081C57">
        <w:tc>
          <w:tcPr>
            <w:tcW w:w="1201" w:type="pct"/>
          </w:tcPr>
          <w:p w14:paraId="6A587C83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83" w:type="pct"/>
          </w:tcPr>
          <w:p w14:paraId="5FADA613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73" w:type="pct"/>
          </w:tcPr>
          <w:p w14:paraId="23C903BE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2043" w:type="pct"/>
          </w:tcPr>
          <w:p w14:paraId="71A14585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5%</w:t>
            </w: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＜</w:t>
            </w: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S1≤10%</w:t>
            </w:r>
          </w:p>
        </w:tc>
      </w:tr>
      <w:tr w:rsidR="00ED769B" w:rsidRPr="0018451E" w14:paraId="5EBBBB49" w14:textId="77777777" w:rsidTr="00081C57">
        <w:tc>
          <w:tcPr>
            <w:tcW w:w="1201" w:type="pct"/>
          </w:tcPr>
          <w:p w14:paraId="1A353780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83" w:type="pct"/>
          </w:tcPr>
          <w:p w14:paraId="069EE273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73" w:type="pct"/>
          </w:tcPr>
          <w:p w14:paraId="18620B0E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2043" w:type="pct"/>
          </w:tcPr>
          <w:p w14:paraId="044ED12F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10%</w:t>
            </w: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＜</w:t>
            </w: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S1≤15%</w:t>
            </w:r>
          </w:p>
        </w:tc>
      </w:tr>
      <w:tr w:rsidR="00ED769B" w:rsidRPr="0018451E" w14:paraId="2DD3F4A3" w14:textId="77777777" w:rsidTr="00081C57">
        <w:tc>
          <w:tcPr>
            <w:tcW w:w="1201" w:type="pct"/>
          </w:tcPr>
          <w:p w14:paraId="630CB6BC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83" w:type="pct"/>
          </w:tcPr>
          <w:p w14:paraId="79CB349E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73" w:type="pct"/>
          </w:tcPr>
          <w:p w14:paraId="03AE87F0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2043" w:type="pct"/>
          </w:tcPr>
          <w:p w14:paraId="59A1C373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＞</w:t>
            </w: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15%</w:t>
            </w:r>
          </w:p>
        </w:tc>
      </w:tr>
      <w:tr w:rsidR="00ED769B" w:rsidRPr="0018451E" w14:paraId="2076E224" w14:textId="77777777" w:rsidTr="00081C57">
        <w:tc>
          <w:tcPr>
            <w:tcW w:w="1201" w:type="pct"/>
          </w:tcPr>
          <w:p w14:paraId="375CCD3C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S2</w:t>
            </w:r>
          </w:p>
        </w:tc>
        <w:tc>
          <w:tcPr>
            <w:tcW w:w="1283" w:type="pct"/>
          </w:tcPr>
          <w:p w14:paraId="7E3A3D3A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Feces status</w:t>
            </w:r>
          </w:p>
        </w:tc>
        <w:tc>
          <w:tcPr>
            <w:tcW w:w="473" w:type="pct"/>
          </w:tcPr>
          <w:p w14:paraId="1B4BD062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2043" w:type="pct"/>
          </w:tcPr>
          <w:p w14:paraId="4686123F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Normal</w:t>
            </w:r>
          </w:p>
        </w:tc>
      </w:tr>
      <w:tr w:rsidR="00ED769B" w:rsidRPr="0018451E" w14:paraId="1F845C75" w14:textId="77777777" w:rsidTr="00081C57">
        <w:tc>
          <w:tcPr>
            <w:tcW w:w="1201" w:type="pct"/>
          </w:tcPr>
          <w:p w14:paraId="0BCE3E19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83" w:type="pct"/>
          </w:tcPr>
          <w:p w14:paraId="0230EF58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73" w:type="pct"/>
          </w:tcPr>
          <w:p w14:paraId="2A5AC788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2043" w:type="pct"/>
          </w:tcPr>
          <w:p w14:paraId="77A56799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Loose stools</w:t>
            </w:r>
          </w:p>
        </w:tc>
      </w:tr>
      <w:tr w:rsidR="00ED769B" w:rsidRPr="0018451E" w14:paraId="79469180" w14:textId="77777777" w:rsidTr="00081C57">
        <w:tc>
          <w:tcPr>
            <w:tcW w:w="1201" w:type="pct"/>
          </w:tcPr>
          <w:p w14:paraId="33DBC25B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83" w:type="pct"/>
          </w:tcPr>
          <w:p w14:paraId="10BBEC56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73" w:type="pct"/>
          </w:tcPr>
          <w:p w14:paraId="14665977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2043" w:type="pct"/>
          </w:tcPr>
          <w:p w14:paraId="3582E2E1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Watery stool</w:t>
            </w:r>
          </w:p>
        </w:tc>
      </w:tr>
      <w:tr w:rsidR="00ED769B" w:rsidRPr="0018451E" w14:paraId="57F729FC" w14:textId="77777777" w:rsidTr="00081C57">
        <w:tc>
          <w:tcPr>
            <w:tcW w:w="1201" w:type="pct"/>
          </w:tcPr>
          <w:p w14:paraId="2348CB72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S3</w:t>
            </w:r>
          </w:p>
        </w:tc>
        <w:tc>
          <w:tcPr>
            <w:tcW w:w="1283" w:type="pct"/>
          </w:tcPr>
          <w:p w14:paraId="3AB19647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Bloody stools</w:t>
            </w:r>
          </w:p>
        </w:tc>
        <w:tc>
          <w:tcPr>
            <w:tcW w:w="473" w:type="pct"/>
          </w:tcPr>
          <w:p w14:paraId="49DEEEAB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2043" w:type="pct"/>
          </w:tcPr>
          <w:p w14:paraId="0876FDE7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Cryptorrhagia negative</w:t>
            </w:r>
          </w:p>
        </w:tc>
      </w:tr>
      <w:tr w:rsidR="00ED769B" w:rsidRPr="0018451E" w14:paraId="4249F400" w14:textId="77777777" w:rsidTr="00081C57">
        <w:tc>
          <w:tcPr>
            <w:tcW w:w="1201" w:type="pct"/>
          </w:tcPr>
          <w:p w14:paraId="401282B0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83" w:type="pct"/>
          </w:tcPr>
          <w:p w14:paraId="212C611F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73" w:type="pct"/>
          </w:tcPr>
          <w:p w14:paraId="3E96AB2B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2043" w:type="pct"/>
          </w:tcPr>
          <w:p w14:paraId="35316059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Cryptorrhagia positive</w:t>
            </w:r>
          </w:p>
        </w:tc>
      </w:tr>
      <w:tr w:rsidR="00ED769B" w:rsidRPr="0018451E" w14:paraId="7382F8EA" w14:textId="77777777" w:rsidTr="00081C57">
        <w:tc>
          <w:tcPr>
            <w:tcW w:w="1201" w:type="pct"/>
          </w:tcPr>
          <w:p w14:paraId="2A226A49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83" w:type="pct"/>
          </w:tcPr>
          <w:p w14:paraId="05543489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73" w:type="pct"/>
          </w:tcPr>
          <w:p w14:paraId="0A702039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2043" w:type="pct"/>
          </w:tcPr>
          <w:p w14:paraId="0A90E3E2" w14:textId="77777777" w:rsidR="00ED769B" w:rsidRPr="00684A7F" w:rsidRDefault="00ED769B" w:rsidP="00081C5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84A7F">
              <w:rPr>
                <w:rFonts w:ascii="Times New Roman" w:hAnsi="Times New Roman" w:cs="Times New Roman"/>
                <w:sz w:val="18"/>
                <w:szCs w:val="18"/>
              </w:rPr>
              <w:t>Hematochezia</w:t>
            </w:r>
          </w:p>
        </w:tc>
      </w:tr>
    </w:tbl>
    <w:p w14:paraId="02942278" w14:textId="77777777" w:rsidR="00ED769B" w:rsidRPr="00684A7F" w:rsidRDefault="00ED769B" w:rsidP="00ED769B">
      <w:pPr>
        <w:spacing w:after="120"/>
        <w:rPr>
          <w:rFonts w:ascii="Times New Roman" w:hAnsi="Times New Roman" w:cs="Times New Roman"/>
          <w:szCs w:val="21"/>
        </w:rPr>
      </w:pPr>
    </w:p>
    <w:p w14:paraId="72C4419D" w14:textId="07FB1A02" w:rsidR="00ED769B" w:rsidRDefault="00ED769B">
      <w:pPr>
        <w:widowControl/>
        <w:spacing w:after="160" w:line="278" w:lineRule="auto"/>
        <w:jc w:val="left"/>
        <w:rPr>
          <w:rFonts w:ascii="Times New Roman" w:hAnsi="Times New Roman" w:cs="Times New Roman"/>
          <w:b/>
          <w:bCs/>
          <w:sz w:val="18"/>
          <w:szCs w:val="18"/>
        </w:rPr>
      </w:pPr>
    </w:p>
    <w:p w14:paraId="6838884A" w14:textId="77777777" w:rsidR="00ED769B" w:rsidRDefault="00ED769B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0AD23109" w14:textId="77777777" w:rsidR="00ED769B" w:rsidRDefault="00ED769B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4232BB32" w14:textId="77777777" w:rsidR="00ED769B" w:rsidRDefault="00ED769B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6931055C" w14:textId="77777777" w:rsidR="00ED769B" w:rsidRDefault="00ED769B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7070C2F8" w14:textId="77777777" w:rsidR="00ED769B" w:rsidRDefault="00ED769B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3033B8B1" w14:textId="77777777" w:rsidR="00ED769B" w:rsidRDefault="00ED769B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1D1F90C4" w14:textId="77777777" w:rsidR="00ED769B" w:rsidRDefault="00ED769B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54950EFA" w14:textId="77777777" w:rsidR="00ED769B" w:rsidRDefault="00ED769B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5960A1F0" w14:textId="77777777" w:rsidR="00ED769B" w:rsidRDefault="00ED769B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5F851D74" w14:textId="77777777" w:rsidR="00ED769B" w:rsidRDefault="00ED769B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344BECF2" w14:textId="49448C8B" w:rsidR="00FD793C" w:rsidRPr="00684A7F" w:rsidRDefault="0033454F">
      <w:pPr>
        <w:rPr>
          <w:rFonts w:ascii="Times New Roman" w:hAnsi="Times New Roman" w:cs="Times New Roman"/>
          <w:sz w:val="18"/>
          <w:szCs w:val="18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</w:t>
      </w:r>
      <w:bookmarkEnd w:id="0"/>
      <w:r w:rsidRPr="00684A7F">
        <w:rPr>
          <w:rFonts w:ascii="Times New Roman" w:hAnsi="Times New Roman" w:cs="Times New Roman"/>
          <w:b/>
          <w:bCs/>
          <w:sz w:val="18"/>
          <w:szCs w:val="18"/>
        </w:rPr>
        <w:t xml:space="preserve">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</w:t>
      </w:r>
      <w:bookmarkEnd w:id="1"/>
      <w:bookmarkEnd w:id="2"/>
      <w:r w:rsidR="00ED769B" w:rsidRPr="00ED769B">
        <w:t xml:space="preserve"> </w:t>
      </w:r>
      <w:r w:rsidR="00ED769B" w:rsidRPr="00ED769B">
        <w:rPr>
          <w:rFonts w:ascii="Times New Roman" w:hAnsi="Times New Roman" w:cs="Times New Roman"/>
          <w:sz w:val="18"/>
          <w:szCs w:val="18"/>
        </w:rPr>
        <w:t>UHPLC-QTOF-MS/MS Analytical Results</w:t>
      </w:r>
      <w:r w:rsidR="00ED769B" w:rsidRPr="00ED769B">
        <w:rPr>
          <w:rFonts w:ascii="Times New Roman" w:hAnsi="Times New Roman" w:cs="Times New Roman" w:hint="eastAsia"/>
          <w:sz w:val="18"/>
          <w:szCs w:val="18"/>
        </w:rPr>
        <w:t>.</w:t>
      </w:r>
    </w:p>
    <w:tbl>
      <w:tblPr>
        <w:tblStyle w:val="af0"/>
        <w:tblW w:w="15026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"/>
        <w:gridCol w:w="860"/>
        <w:gridCol w:w="1156"/>
        <w:gridCol w:w="1191"/>
        <w:gridCol w:w="811"/>
        <w:gridCol w:w="1785"/>
        <w:gridCol w:w="4429"/>
        <w:gridCol w:w="2127"/>
        <w:gridCol w:w="2091"/>
      </w:tblGrid>
      <w:tr w:rsidR="00100172" w:rsidRPr="000816FB" w14:paraId="1AEE3311" w14:textId="004B9F1E" w:rsidTr="00FD3809">
        <w:trPr>
          <w:trHeight w:val="340"/>
          <w:jc w:val="center"/>
        </w:trPr>
        <w:tc>
          <w:tcPr>
            <w:tcW w:w="576" w:type="dxa"/>
            <w:tcBorders>
              <w:top w:val="single" w:sz="8" w:space="0" w:color="auto"/>
              <w:bottom w:val="single" w:sz="6" w:space="0" w:color="auto"/>
            </w:tcBorders>
            <w:noWrap/>
            <w:hideMark/>
          </w:tcPr>
          <w:p w14:paraId="20931B82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tcBorders>
              <w:top w:val="single" w:sz="8" w:space="0" w:color="auto"/>
              <w:bottom w:val="single" w:sz="6" w:space="0" w:color="auto"/>
            </w:tcBorders>
            <w:noWrap/>
            <w:hideMark/>
          </w:tcPr>
          <w:p w14:paraId="4693057F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tcBorders>
              <w:top w:val="single" w:sz="8" w:space="0" w:color="auto"/>
              <w:bottom w:val="single" w:sz="6" w:space="0" w:color="auto"/>
            </w:tcBorders>
            <w:noWrap/>
            <w:hideMark/>
          </w:tcPr>
          <w:p w14:paraId="1146A69E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tcBorders>
              <w:top w:val="single" w:sz="8" w:space="0" w:color="auto"/>
              <w:bottom w:val="single" w:sz="6" w:space="0" w:color="auto"/>
            </w:tcBorders>
            <w:noWrap/>
            <w:hideMark/>
          </w:tcPr>
          <w:p w14:paraId="5E72A7D4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tcBorders>
              <w:top w:val="single" w:sz="8" w:space="0" w:color="auto"/>
              <w:bottom w:val="single" w:sz="6" w:space="0" w:color="auto"/>
            </w:tcBorders>
            <w:noWrap/>
            <w:hideMark/>
          </w:tcPr>
          <w:p w14:paraId="6F9D6533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tcBorders>
              <w:top w:val="single" w:sz="8" w:space="0" w:color="auto"/>
              <w:bottom w:val="single" w:sz="6" w:space="0" w:color="auto"/>
            </w:tcBorders>
            <w:noWrap/>
            <w:hideMark/>
          </w:tcPr>
          <w:p w14:paraId="04405908" w14:textId="5E78F9CA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tcBorders>
              <w:top w:val="single" w:sz="8" w:space="0" w:color="auto"/>
              <w:bottom w:val="single" w:sz="6" w:space="0" w:color="auto"/>
            </w:tcBorders>
            <w:noWrap/>
            <w:hideMark/>
          </w:tcPr>
          <w:p w14:paraId="33A432FE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tcBorders>
              <w:top w:val="single" w:sz="8" w:space="0" w:color="auto"/>
              <w:bottom w:val="single" w:sz="6" w:space="0" w:color="auto"/>
            </w:tcBorders>
            <w:noWrap/>
            <w:hideMark/>
          </w:tcPr>
          <w:p w14:paraId="3D44FEC2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tcBorders>
              <w:top w:val="single" w:sz="8" w:space="0" w:color="auto"/>
              <w:bottom w:val="single" w:sz="6" w:space="0" w:color="auto"/>
            </w:tcBorders>
          </w:tcPr>
          <w:p w14:paraId="7023E736" w14:textId="6BB9ACE5" w:rsidR="00E14657" w:rsidRPr="000816FB" w:rsidRDefault="00FD62A1" w:rsidP="00BD79E2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tr w:rsidR="00100172" w:rsidRPr="000816FB" w14:paraId="181DFAFC" w14:textId="2C69EDFE" w:rsidTr="00FD3809">
        <w:trPr>
          <w:trHeight w:val="340"/>
          <w:jc w:val="center"/>
        </w:trPr>
        <w:tc>
          <w:tcPr>
            <w:tcW w:w="576" w:type="dxa"/>
            <w:tcBorders>
              <w:top w:val="single" w:sz="6" w:space="0" w:color="auto"/>
              <w:bottom w:val="nil"/>
            </w:tcBorders>
            <w:noWrap/>
            <w:hideMark/>
          </w:tcPr>
          <w:p w14:paraId="3F29DDCE" w14:textId="5492621D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single" w:sz="6" w:space="0" w:color="auto"/>
              <w:bottom w:val="nil"/>
            </w:tcBorders>
            <w:noWrap/>
            <w:hideMark/>
          </w:tcPr>
          <w:p w14:paraId="442EFE61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.537</w:t>
            </w:r>
          </w:p>
        </w:tc>
        <w:tc>
          <w:tcPr>
            <w:tcW w:w="1156" w:type="dxa"/>
            <w:tcBorders>
              <w:top w:val="single" w:sz="6" w:space="0" w:color="auto"/>
              <w:bottom w:val="nil"/>
            </w:tcBorders>
            <w:noWrap/>
            <w:hideMark/>
          </w:tcPr>
          <w:p w14:paraId="59E1A135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1</w:t>
            </w:r>
          </w:p>
        </w:tc>
        <w:tc>
          <w:tcPr>
            <w:tcW w:w="1191" w:type="dxa"/>
            <w:tcBorders>
              <w:top w:val="single" w:sz="6" w:space="0" w:color="auto"/>
              <w:bottom w:val="nil"/>
            </w:tcBorders>
            <w:noWrap/>
            <w:hideMark/>
          </w:tcPr>
          <w:p w14:paraId="3FF26384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single" w:sz="6" w:space="0" w:color="auto"/>
              <w:bottom w:val="nil"/>
            </w:tcBorders>
            <w:noWrap/>
            <w:hideMark/>
          </w:tcPr>
          <w:p w14:paraId="50E0A30E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8.8</w:t>
            </w:r>
          </w:p>
        </w:tc>
        <w:tc>
          <w:tcPr>
            <w:tcW w:w="1785" w:type="dxa"/>
            <w:tcBorders>
              <w:top w:val="single" w:sz="6" w:space="0" w:color="auto"/>
              <w:bottom w:val="nil"/>
            </w:tcBorders>
            <w:noWrap/>
            <w:hideMark/>
          </w:tcPr>
          <w:p w14:paraId="54DC43B3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71.0574, 253.0688, 139.0377</w:t>
            </w:r>
          </w:p>
        </w:tc>
        <w:tc>
          <w:tcPr>
            <w:tcW w:w="4429" w:type="dxa"/>
            <w:tcBorders>
              <w:top w:val="single" w:sz="6" w:space="0" w:color="auto"/>
              <w:bottom w:val="nil"/>
            </w:tcBorders>
            <w:noWrap/>
            <w:hideMark/>
          </w:tcPr>
          <w:p w14:paraId="211E0E49" w14:textId="7E367371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3,4,5-trihydroxy-6-(4-hydroxy-2-methoxyphenoxy)oxan-2-yl]methyl4-hydroxy-3-methoxybenzoate</w:t>
            </w:r>
          </w:p>
        </w:tc>
        <w:tc>
          <w:tcPr>
            <w:tcW w:w="2127" w:type="dxa"/>
            <w:tcBorders>
              <w:top w:val="single" w:sz="6" w:space="0" w:color="auto"/>
              <w:bottom w:val="nil"/>
            </w:tcBorders>
            <w:noWrap/>
            <w:hideMark/>
          </w:tcPr>
          <w:p w14:paraId="1916BB59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JUWPDDCLNHOUNO-UHFFFAOYSA-N</w:t>
            </w:r>
          </w:p>
        </w:tc>
        <w:tc>
          <w:tcPr>
            <w:tcW w:w="2091" w:type="dxa"/>
            <w:tcBorders>
              <w:top w:val="single" w:sz="6" w:space="0" w:color="auto"/>
              <w:bottom w:val="nil"/>
            </w:tcBorders>
          </w:tcPr>
          <w:p w14:paraId="76DBF65F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3386E38A" w14:textId="6F879731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51324B1F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1178B93C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.692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5F66E586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5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9801E66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131AE4EE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8.27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09CD48F1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77.0477, 243.1009, 193.0511, 121.0307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23740E29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-(6-ethyl-3-hydroxy-2-methoxyphenoxy)-3,4,5-trihydroxyoxane-2-carboxylic acid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364FEEBF" w14:textId="57194F03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3FC0163B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3818F9D5" w14:textId="4721B0C5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58D3E9EA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4C1AC78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07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2502581A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65FAB57C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5E11404B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.44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56DC6CD0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25.1076, 385.1295, 371.1480, 203.179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61475328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Procyanidin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084E1F71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GVVOUNEGQIPMS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72875F83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084B833D" w14:textId="60AD4418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07AFA92E" w14:textId="2736DCCC" w:rsidR="00E14657" w:rsidRPr="000816FB" w:rsidRDefault="003D524A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78FA01FB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259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2A2AE3D6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4A7340B7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2867A42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34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3C0CFE48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7.0120, 121.0622, 115.0532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5983F4DC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-(cyclohex-3-en-1-yl)-2-hydroxyacetic acid*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36557A8F" w14:textId="0E0F5198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LXWUNTAANSNEGB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721A44D3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6216F135" w14:textId="74CF595F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53F672FB" w14:textId="73999D1F" w:rsidR="00E14657" w:rsidRPr="000816FB" w:rsidRDefault="003D524A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30A5ED63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468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6890BF83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140FE88C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159022D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.57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0EB53E7C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87.1278, 237.0046, 181.0527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5A2ACF1F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(-)-11-hydroxy-9,10-dihydrojasmonic acid 11-beta-D-glucosid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3758BB51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QPYZJXJBZOQDGA-XGNCEZCH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51A48221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2CFA09F" w14:textId="2F210621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3925A841" w14:textId="0ECAC915" w:rsidR="00E14657" w:rsidRPr="000816FB" w:rsidRDefault="003D524A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  <w:p w14:paraId="253075D7" w14:textId="5F62735A" w:rsidR="00200FA6" w:rsidRPr="000816FB" w:rsidRDefault="00200FA6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4F258F0C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725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6EEDA64F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2E121492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06ABDFDD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5.77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0AB7C4F4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19.0317, 201.0066,  147.0690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470B89CD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Vanillolosid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20B24A0D" w14:textId="7CB9E72B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SIMPNXWTAVEOTO-RKQHYHRC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20F4E72C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06E48C12" w14:textId="02A5BA42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30B5E8C2" w14:textId="1490D63D" w:rsidR="00E14657" w:rsidRPr="000816FB" w:rsidRDefault="003D524A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4DAF293A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.811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53CD6C3D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3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ABE35A8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-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3E1D2B2C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34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000E1938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03.0064, 191.0011, 167.0717, 147.0418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37EA31D7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(4aS,5R,6S)-4a,5-dihydroxy-3-(methoxymethyl)-6-vinyl-4a,5,6,7-tetrahydro-4H-chromen-4-o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2E86DD4D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PTPJFJWUFUTPEZ-XTWCZFFV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2AE715E6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86A7AAF" w14:textId="7E3FDA91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08DE51C1" w14:textId="7DDF25E4" w:rsidR="00E14657" w:rsidRPr="000816FB" w:rsidRDefault="003D524A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3F309F7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019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2DD2330E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3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73FD7042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5CC87B73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1.18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1234E523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71.1678, 251.0255, 189.0211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12473AF2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3,4,5-Trihydroxy-6-(hydroxymethyl)oxan-2-yl] 2,6-dimethyl-8-[3,4,5-trihydroxy-6-(hydroxymethyl)oxan-2-yl]oxyoct-2-enoat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51AD177A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SXYZSPUAXKAFMK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72B0DE7D" w14:textId="77777777" w:rsidR="00E14657" w:rsidRPr="000816FB" w:rsidRDefault="00E14657" w:rsidP="00BD7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B7EAB61" w14:textId="0B31C6D4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0C76A6FD" w14:textId="647AC4D6" w:rsidR="0075524F" w:rsidRPr="000816FB" w:rsidRDefault="003D524A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3EF0FC18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242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3E0409CC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3BF8B239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EDA09C0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5.83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1DB4EACF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9.0155, 165.0598, 151.043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40A0DBCB" w14:textId="61AF605C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-hydroxycapric acid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761CD75B" w14:textId="02E64A3F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YJCJVMMDTBEITC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0FA56CCA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3AC5B7A" w14:textId="584B3695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558182AD" w14:textId="2D0A2D47" w:rsidR="0075524F" w:rsidRPr="000816FB" w:rsidRDefault="003D524A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647F09E7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33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78ABC1B3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7032E79C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6BEC47FA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.29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629228D8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3.0447, 115.0532, 107.050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1C35DD62" w14:textId="201097A5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uminaldehyd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597AB631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WTWBUQJHJGUZCY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5879CA9E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176C21C0" w14:textId="39F253CB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280D818A" w14:textId="54DE2A12" w:rsidR="0075524F" w:rsidRPr="000816FB" w:rsidRDefault="003D524A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single" w:sz="6" w:space="0" w:color="auto"/>
            </w:tcBorders>
            <w:noWrap/>
            <w:hideMark/>
          </w:tcPr>
          <w:p w14:paraId="292F528B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674</w:t>
            </w:r>
          </w:p>
        </w:tc>
        <w:tc>
          <w:tcPr>
            <w:tcW w:w="115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177E55F2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7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6</w:t>
            </w:r>
          </w:p>
        </w:tc>
        <w:tc>
          <w:tcPr>
            <w:tcW w:w="119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64B3E846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64E2AA95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.08</w:t>
            </w:r>
          </w:p>
        </w:tc>
        <w:tc>
          <w:tcPr>
            <w:tcW w:w="1785" w:type="dxa"/>
            <w:tcBorders>
              <w:top w:val="nil"/>
              <w:bottom w:val="single" w:sz="6" w:space="0" w:color="auto"/>
            </w:tcBorders>
            <w:noWrap/>
            <w:hideMark/>
          </w:tcPr>
          <w:p w14:paraId="66B6F835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33.1966, 303.0522, 189.0155, 153.0671, 105.0234</w:t>
            </w:r>
          </w:p>
        </w:tc>
        <w:tc>
          <w:tcPr>
            <w:tcW w:w="4429" w:type="dxa"/>
            <w:tcBorders>
              <w:top w:val="nil"/>
              <w:bottom w:val="single" w:sz="6" w:space="0" w:color="auto"/>
            </w:tcBorders>
            <w:noWrap/>
            <w:hideMark/>
          </w:tcPr>
          <w:p w14:paraId="145D008B" w14:textId="4A0DE14B" w:rsidR="0075524F" w:rsidRPr="000816FB" w:rsidRDefault="0075524F" w:rsidP="0075524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</w:pP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Rutin</w:t>
            </w:r>
          </w:p>
        </w:tc>
        <w:tc>
          <w:tcPr>
            <w:tcW w:w="2127" w:type="dxa"/>
            <w:tcBorders>
              <w:top w:val="nil"/>
              <w:bottom w:val="single" w:sz="6" w:space="0" w:color="auto"/>
            </w:tcBorders>
            <w:noWrap/>
            <w:hideMark/>
          </w:tcPr>
          <w:p w14:paraId="4EEA8E91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IKGXIBQEEMLURG-NVPNHPEKSA-N</w:t>
            </w:r>
          </w:p>
        </w:tc>
        <w:tc>
          <w:tcPr>
            <w:tcW w:w="2091" w:type="dxa"/>
            <w:tcBorders>
              <w:top w:val="nil"/>
              <w:bottom w:val="single" w:sz="6" w:space="0" w:color="auto"/>
            </w:tcBorders>
          </w:tcPr>
          <w:p w14:paraId="208577AD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6195DED0" w14:textId="71804D45" w:rsidR="00831890" w:rsidRPr="00684A7F" w:rsidRDefault="00831890">
      <w:pPr>
        <w:rPr>
          <w:rFonts w:hint="eastAsia"/>
          <w:b/>
          <w:bCs/>
          <w:sz w:val="18"/>
          <w:szCs w:val="18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 (</w:t>
      </w:r>
      <w:r w:rsidRPr="00684A7F">
        <w:rPr>
          <w:rFonts w:ascii="Times New Roman" w:hAnsi="Times New Roman" w:cs="Times New Roman"/>
          <w:b/>
          <w:bCs/>
          <w:i/>
          <w:iCs/>
          <w:sz w:val="18"/>
          <w:szCs w:val="18"/>
        </w:rPr>
        <w:t>continued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)</w:t>
      </w:r>
    </w:p>
    <w:tbl>
      <w:tblPr>
        <w:tblStyle w:val="af0"/>
        <w:tblW w:w="15026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"/>
        <w:gridCol w:w="860"/>
        <w:gridCol w:w="1156"/>
        <w:gridCol w:w="1191"/>
        <w:gridCol w:w="811"/>
        <w:gridCol w:w="1785"/>
        <w:gridCol w:w="4429"/>
        <w:gridCol w:w="2127"/>
        <w:gridCol w:w="2091"/>
      </w:tblGrid>
      <w:tr w:rsidR="00831890" w:rsidRPr="000816FB" w14:paraId="638DE33C" w14:textId="77777777" w:rsidTr="00FD3809">
        <w:trPr>
          <w:trHeight w:val="340"/>
          <w:jc w:val="center"/>
        </w:trPr>
        <w:tc>
          <w:tcPr>
            <w:tcW w:w="57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F01A8BE" w14:textId="77777777" w:rsidR="00831890" w:rsidRPr="000816FB" w:rsidRDefault="00831890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bookmarkStart w:id="3" w:name="_Hlk194931288"/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DB35F6E" w14:textId="77777777" w:rsidR="00831890" w:rsidRPr="000816FB" w:rsidRDefault="00831890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560FA12" w14:textId="77777777" w:rsidR="00831890" w:rsidRPr="000816FB" w:rsidRDefault="00831890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46648CC" w14:textId="77777777" w:rsidR="00831890" w:rsidRPr="000816FB" w:rsidRDefault="00831890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303A628" w14:textId="77777777" w:rsidR="00831890" w:rsidRPr="000816FB" w:rsidRDefault="00831890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E0A2386" w14:textId="77777777" w:rsidR="00831890" w:rsidRPr="000816FB" w:rsidRDefault="00831890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601A119" w14:textId="77777777" w:rsidR="00831890" w:rsidRPr="000816FB" w:rsidRDefault="00831890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78E189E" w14:textId="77777777" w:rsidR="00831890" w:rsidRPr="000816FB" w:rsidRDefault="00831890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tcBorders>
              <w:top w:val="single" w:sz="6" w:space="0" w:color="auto"/>
              <w:bottom w:val="single" w:sz="6" w:space="0" w:color="auto"/>
            </w:tcBorders>
          </w:tcPr>
          <w:p w14:paraId="31534BC0" w14:textId="77777777" w:rsidR="00831890" w:rsidRPr="000816FB" w:rsidRDefault="00831890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bookmarkEnd w:id="3"/>
      <w:tr w:rsidR="00100172" w:rsidRPr="000816FB" w14:paraId="56CB4669" w14:textId="3B4CF506" w:rsidTr="00FD3809">
        <w:trPr>
          <w:trHeight w:val="340"/>
          <w:jc w:val="center"/>
        </w:trPr>
        <w:tc>
          <w:tcPr>
            <w:tcW w:w="576" w:type="dxa"/>
            <w:tcBorders>
              <w:top w:val="single" w:sz="8" w:space="0" w:color="auto"/>
              <w:bottom w:val="nil"/>
            </w:tcBorders>
            <w:noWrap/>
            <w:hideMark/>
          </w:tcPr>
          <w:p w14:paraId="2A578AC2" w14:textId="50664EF5" w:rsidR="0075524F" w:rsidRPr="000816FB" w:rsidRDefault="003D524A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single" w:sz="8" w:space="0" w:color="auto"/>
              <w:bottom w:val="nil"/>
            </w:tcBorders>
            <w:noWrap/>
            <w:hideMark/>
          </w:tcPr>
          <w:p w14:paraId="7B72FD4E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708</w:t>
            </w:r>
          </w:p>
        </w:tc>
        <w:tc>
          <w:tcPr>
            <w:tcW w:w="1156" w:type="dxa"/>
            <w:tcBorders>
              <w:top w:val="single" w:sz="8" w:space="0" w:color="auto"/>
              <w:bottom w:val="nil"/>
            </w:tcBorders>
            <w:noWrap/>
            <w:hideMark/>
          </w:tcPr>
          <w:p w14:paraId="056C8875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4</w:t>
            </w:r>
          </w:p>
        </w:tc>
        <w:tc>
          <w:tcPr>
            <w:tcW w:w="1191" w:type="dxa"/>
            <w:tcBorders>
              <w:top w:val="single" w:sz="8" w:space="0" w:color="auto"/>
              <w:bottom w:val="nil"/>
            </w:tcBorders>
            <w:noWrap/>
            <w:hideMark/>
          </w:tcPr>
          <w:p w14:paraId="2FBBB25E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single" w:sz="8" w:space="0" w:color="auto"/>
              <w:bottom w:val="nil"/>
            </w:tcBorders>
            <w:noWrap/>
            <w:hideMark/>
          </w:tcPr>
          <w:p w14:paraId="4EB68D06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3.93</w:t>
            </w:r>
          </w:p>
        </w:tc>
        <w:tc>
          <w:tcPr>
            <w:tcW w:w="1785" w:type="dxa"/>
            <w:tcBorders>
              <w:top w:val="single" w:sz="8" w:space="0" w:color="auto"/>
              <w:bottom w:val="nil"/>
            </w:tcBorders>
            <w:noWrap/>
            <w:hideMark/>
          </w:tcPr>
          <w:p w14:paraId="4C4D06F4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33.2155, 303.0522, 191.0690</w:t>
            </w:r>
          </w:p>
        </w:tc>
        <w:tc>
          <w:tcPr>
            <w:tcW w:w="4429" w:type="dxa"/>
            <w:tcBorders>
              <w:top w:val="single" w:sz="8" w:space="0" w:color="auto"/>
              <w:bottom w:val="nil"/>
            </w:tcBorders>
            <w:noWrap/>
            <w:hideMark/>
          </w:tcPr>
          <w:p w14:paraId="4210AE6F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lpindenoside C</w:t>
            </w:r>
          </w:p>
        </w:tc>
        <w:tc>
          <w:tcPr>
            <w:tcW w:w="2127" w:type="dxa"/>
            <w:tcBorders>
              <w:top w:val="single" w:sz="8" w:space="0" w:color="auto"/>
              <w:bottom w:val="nil"/>
            </w:tcBorders>
            <w:noWrap/>
            <w:hideMark/>
          </w:tcPr>
          <w:p w14:paraId="1500B277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RPQCAISSRKTLEA-BOWDQLTHSA-N</w:t>
            </w:r>
          </w:p>
        </w:tc>
        <w:tc>
          <w:tcPr>
            <w:tcW w:w="2091" w:type="dxa"/>
            <w:tcBorders>
              <w:top w:val="single" w:sz="8" w:space="0" w:color="auto"/>
              <w:bottom w:val="nil"/>
            </w:tcBorders>
          </w:tcPr>
          <w:p w14:paraId="1260C478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1C094ED4" w14:textId="255DE88B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4F59196A" w14:textId="3FE51CF7" w:rsidR="0075524F" w:rsidRPr="000816FB" w:rsidRDefault="003D524A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2830C73C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863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72580676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1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35FCC984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3DCB8F1E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04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453E3449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65.1776, 341.0032, 283.0644, 135.080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7E68ABCF" w14:textId="65B10519" w:rsidR="0075524F" w:rsidRPr="000816FB" w:rsidRDefault="00614301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2-[[4-(2-hydroxypropan-2-yl)cyclohexen-1-yl]methoxy]-6-[(3,4,5-trihydroxyoxan-2-yl)oxymethyl]oxane-3,4,5-triol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1094157E" w14:textId="22211A54" w:rsidR="0075524F" w:rsidRPr="000816FB" w:rsidRDefault="00200FA6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MQXZFEFINCOMLT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1EAED1C6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B7837BF" w14:textId="33B25207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C21DC81" w14:textId="3161F428" w:rsidR="0075524F" w:rsidRPr="000816FB" w:rsidRDefault="003D524A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2A151143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897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05440D5D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1EC149FB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783FE790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35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46A38728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03.0487, 283.0610, 215.1066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0A84EF83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Lusitanicosid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28E5303C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DAELTTGCCPRYTP-ZLQZEYEI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5B0199C1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FBD1C66" w14:textId="67745854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4DFFA54E" w14:textId="534786A2" w:rsidR="0075524F" w:rsidRPr="000816FB" w:rsidRDefault="003D524A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6375722F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984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2BAA4E8A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1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3F93D954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26053326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.15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30880528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55.1733, 201.0066, 143.0203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6D3AACE4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atechin 7-glucosid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7F078D1A" w14:textId="57BAFC79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VLFIBROLAXKPQK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756D78D6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FE5CB44" w14:textId="03C1A048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74F75BEE" w14:textId="7FEFF560" w:rsidR="0075524F" w:rsidRPr="000816FB" w:rsidRDefault="003D524A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08EA25C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.018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0AF788A7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5542315A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676C3CDC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54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3E67A4BB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55.1733, 177.0553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2927677C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Quercetin 3-galactosid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67B9D9CF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VSQVDMCBVZWGM-DTGCRPNF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362EAB6B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E44C8EF" w14:textId="377309BA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0DB3CD38" w14:textId="33A5650D" w:rsidR="0075524F" w:rsidRPr="000816FB" w:rsidRDefault="003D524A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45D484D5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.105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04F8AEA8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53511D40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69DBFF42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38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37DC6D1B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87.2161, 355.1733, 177.0553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1E526E64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Virescenoside M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5B61B40A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MAUNRHHHTKXIPX-LVEBLLTK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534906F3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47EE57F" w14:textId="339C8513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3FDD68D8" w14:textId="6B228341" w:rsidR="0075524F" w:rsidRPr="000816FB" w:rsidRDefault="003D524A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9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2C0BEF27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.207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60E265FC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686F64F0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148036B6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7.03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15BFB0B2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55.1733, 287.0511, 177.0580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75EA6890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-(3,4-dihydroxyphenyl)-6-[2-(3,4-dihydroxyphenyl)-3,7-dihydroxy-3,4-dihydro-2H-chromen-4-yl]-3,5,7-trihydroxy-2,3-dihydrochromen-4-o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3CBA5C97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KVTRZVUKZWIKEO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16A9F9DB" w14:textId="77777777" w:rsidR="0075524F" w:rsidRPr="000816FB" w:rsidRDefault="0075524F" w:rsidP="0075524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1C77E1FC" w14:textId="11E2F2C5" w:rsidTr="00FD3809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3370E68" w14:textId="368E57FD" w:rsidR="003709A5" w:rsidRPr="000816FB" w:rsidRDefault="003D524A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0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12307A62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.261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68D3C9D5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1FF2CE1E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0DA114A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1.6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08D62D29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55.1733, 261.1099,201.0066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1B8F393E" w14:textId="292D0292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-(3-Cyclopentyloxy-4-hydroxyphenyl)-7-[4-hydroxy-3-(hydroxymethoxy)-5-methoxyphenyl]heptane-3,5-diol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6093AD9A" w14:textId="5F499AC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YFLNSXUCASDJPF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4A88297C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6DAFAD64" w14:textId="64AC638B" w:rsidTr="00FD3809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3E254FBF" w14:textId="26124528" w:rsidR="003709A5" w:rsidRPr="000816FB" w:rsidRDefault="003D524A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1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38712C00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.328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68B1DF21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AC9DABF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7CD9781F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3.38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3DE239F1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69.1056, 145.0290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2AD5B5FB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Isoflavone base + 2O, O-MalonylHex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63B33972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MTXMHWSVSZKYBT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4473C21C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0C0BAF93" w14:textId="27EA7441" w:rsidTr="00FD3809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079BD383" w14:textId="7DF41B14" w:rsidR="003709A5" w:rsidRPr="000816FB" w:rsidRDefault="003D524A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2</w:t>
            </w:r>
          </w:p>
        </w:tc>
        <w:tc>
          <w:tcPr>
            <w:tcW w:w="860" w:type="dxa"/>
            <w:tcBorders>
              <w:top w:val="nil"/>
              <w:bottom w:val="single" w:sz="6" w:space="0" w:color="auto"/>
            </w:tcBorders>
            <w:noWrap/>
            <w:hideMark/>
          </w:tcPr>
          <w:p w14:paraId="000DF793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.416</w:t>
            </w:r>
          </w:p>
        </w:tc>
        <w:tc>
          <w:tcPr>
            <w:tcW w:w="115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32DF719C" w14:textId="0BC3E21C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C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31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H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34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O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119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411631C9" w14:textId="52F9AC6F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[M-H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2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O+H]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0B80B168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.72</w:t>
            </w:r>
          </w:p>
        </w:tc>
        <w:tc>
          <w:tcPr>
            <w:tcW w:w="1785" w:type="dxa"/>
            <w:tcBorders>
              <w:top w:val="nil"/>
              <w:bottom w:val="single" w:sz="6" w:space="0" w:color="auto"/>
            </w:tcBorders>
            <w:noWrap/>
            <w:hideMark/>
          </w:tcPr>
          <w:p w14:paraId="63229DE6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39.1223, 269.1089</w:t>
            </w:r>
          </w:p>
        </w:tc>
        <w:tc>
          <w:tcPr>
            <w:tcW w:w="4429" w:type="dxa"/>
            <w:tcBorders>
              <w:top w:val="nil"/>
              <w:bottom w:val="single" w:sz="6" w:space="0" w:color="auto"/>
            </w:tcBorders>
            <w:noWrap/>
            <w:hideMark/>
          </w:tcPr>
          <w:p w14:paraId="42106675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-[(3,4-Dimethoxyphenyl)methyl]-3-[[2-(4-hydroxy-3-methoxyphenyl)-3-(hydroxymethyl)-7-methoxy-2,3-dihydro-1-benzofuran-5-yl]methyl]oxolan-2-one</w:t>
            </w:r>
          </w:p>
        </w:tc>
        <w:tc>
          <w:tcPr>
            <w:tcW w:w="2127" w:type="dxa"/>
            <w:tcBorders>
              <w:top w:val="nil"/>
              <w:bottom w:val="single" w:sz="6" w:space="0" w:color="auto"/>
            </w:tcBorders>
            <w:noWrap/>
            <w:hideMark/>
          </w:tcPr>
          <w:p w14:paraId="0A37718C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KNSPNZVXPUCWMJ-UHFFFAOYSA-N</w:t>
            </w:r>
          </w:p>
        </w:tc>
        <w:tc>
          <w:tcPr>
            <w:tcW w:w="2091" w:type="dxa"/>
            <w:tcBorders>
              <w:top w:val="nil"/>
              <w:bottom w:val="single" w:sz="6" w:space="0" w:color="auto"/>
            </w:tcBorders>
          </w:tcPr>
          <w:p w14:paraId="687AB169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33C43D5E" w14:textId="77777777" w:rsidR="00831890" w:rsidRDefault="00831890">
      <w:pPr>
        <w:rPr>
          <w:rFonts w:hint="eastAsia"/>
        </w:rPr>
      </w:pPr>
    </w:p>
    <w:p w14:paraId="2E47B715" w14:textId="32A3FDBB" w:rsidR="00C619D2" w:rsidRPr="00684A7F" w:rsidRDefault="00C619D2">
      <w:pPr>
        <w:rPr>
          <w:rFonts w:hint="eastAsia"/>
          <w:b/>
          <w:bCs/>
          <w:sz w:val="18"/>
          <w:szCs w:val="18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 (</w:t>
      </w:r>
      <w:r w:rsidRPr="00684A7F">
        <w:rPr>
          <w:rFonts w:ascii="Times New Roman" w:hAnsi="Times New Roman" w:cs="Times New Roman"/>
          <w:b/>
          <w:bCs/>
          <w:i/>
          <w:iCs/>
          <w:sz w:val="18"/>
          <w:szCs w:val="18"/>
        </w:rPr>
        <w:t>continued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)</w:t>
      </w:r>
    </w:p>
    <w:tbl>
      <w:tblPr>
        <w:tblStyle w:val="af0"/>
        <w:tblW w:w="15026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"/>
        <w:gridCol w:w="860"/>
        <w:gridCol w:w="1156"/>
        <w:gridCol w:w="1191"/>
        <w:gridCol w:w="811"/>
        <w:gridCol w:w="1785"/>
        <w:gridCol w:w="4429"/>
        <w:gridCol w:w="2127"/>
        <w:gridCol w:w="2091"/>
      </w:tblGrid>
      <w:tr w:rsidR="00C619D2" w:rsidRPr="000816FB" w14:paraId="18FC9E0A" w14:textId="77777777" w:rsidTr="00FD3809">
        <w:trPr>
          <w:trHeight w:val="340"/>
          <w:jc w:val="center"/>
        </w:trPr>
        <w:tc>
          <w:tcPr>
            <w:tcW w:w="57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7CA0C41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bookmarkStart w:id="4" w:name="_Hlk194931336"/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D44F15B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8EBFE6F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08CC204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2FBD730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27B2E12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AA33603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25C0A41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tcBorders>
              <w:top w:val="single" w:sz="6" w:space="0" w:color="auto"/>
              <w:bottom w:val="single" w:sz="6" w:space="0" w:color="auto"/>
            </w:tcBorders>
          </w:tcPr>
          <w:p w14:paraId="70020812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bookmarkEnd w:id="4"/>
      <w:tr w:rsidR="00100172" w:rsidRPr="000816FB" w14:paraId="3C797707" w14:textId="45F4F424" w:rsidTr="00FD3809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375B5838" w14:textId="1DCED678" w:rsidR="003709A5" w:rsidRPr="000816FB" w:rsidRDefault="003D524A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46543090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.517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26D7E473" w14:textId="1203A32F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C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H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O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4363C4FA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6588834F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42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41225B65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93.0170, 125.0227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5E190888" w14:textId="37964FD6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-[(4-ethenylbenzyl)oxy]-3-phenyl-4H-chromen-4-o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01693741" w14:textId="210B4ED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QUAJLRNSRYXPRA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6146F19A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192D4D4" w14:textId="79AF89B1" w:rsidTr="00FD3809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1AD82D26" w14:textId="25F3E2C7" w:rsidR="003709A5" w:rsidRPr="000816FB" w:rsidRDefault="003D524A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7248D56E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.726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6F30D9DD" w14:textId="111F0896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C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27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H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O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15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4022EBB2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16B8E19C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.43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4DB3DE42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87.0546, 145.0216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086279D9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Biorobin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44E93493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RTATXGUCZHCSNG-KYGWAIEO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5E4248F4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2508EC5" w14:textId="3DEC401E" w:rsidTr="00FD3809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</w:tcBorders>
            <w:noWrap/>
            <w:hideMark/>
          </w:tcPr>
          <w:p w14:paraId="2A9CFF99" w14:textId="1C6FA94C" w:rsidR="003709A5" w:rsidRPr="000816FB" w:rsidRDefault="00226F22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860" w:type="dxa"/>
            <w:tcBorders>
              <w:top w:val="nil"/>
            </w:tcBorders>
            <w:noWrap/>
            <w:hideMark/>
          </w:tcPr>
          <w:p w14:paraId="640663FA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.104</w:t>
            </w:r>
          </w:p>
        </w:tc>
        <w:tc>
          <w:tcPr>
            <w:tcW w:w="1156" w:type="dxa"/>
            <w:tcBorders>
              <w:top w:val="nil"/>
            </w:tcBorders>
            <w:noWrap/>
            <w:hideMark/>
          </w:tcPr>
          <w:p w14:paraId="64364E07" w14:textId="354C4B10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C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H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O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12</w:t>
            </w:r>
          </w:p>
        </w:tc>
        <w:tc>
          <w:tcPr>
            <w:tcW w:w="1191" w:type="dxa"/>
            <w:tcBorders>
              <w:top w:val="nil"/>
            </w:tcBorders>
            <w:noWrap/>
            <w:hideMark/>
          </w:tcPr>
          <w:p w14:paraId="125C4514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</w:tcBorders>
            <w:noWrap/>
            <w:hideMark/>
          </w:tcPr>
          <w:p w14:paraId="78D2BE45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3.97</w:t>
            </w:r>
          </w:p>
        </w:tc>
        <w:tc>
          <w:tcPr>
            <w:tcW w:w="1785" w:type="dxa"/>
            <w:tcBorders>
              <w:top w:val="nil"/>
            </w:tcBorders>
            <w:noWrap/>
            <w:hideMark/>
          </w:tcPr>
          <w:p w14:paraId="47DA4B23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27.0549, 153.0544</w:t>
            </w:r>
          </w:p>
        </w:tc>
        <w:tc>
          <w:tcPr>
            <w:tcW w:w="4429" w:type="dxa"/>
            <w:tcBorders>
              <w:top w:val="nil"/>
            </w:tcBorders>
            <w:noWrap/>
            <w:hideMark/>
          </w:tcPr>
          <w:p w14:paraId="1C81511D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-(3,4-Dihydroxyphenyl)-7-hydroxy-5-methoxy-3-[3,4,5-trihydroxy-6-(hydroxymethyl)oxan-2-yl]oxychromen-4-one</w:t>
            </w:r>
          </w:p>
        </w:tc>
        <w:tc>
          <w:tcPr>
            <w:tcW w:w="2127" w:type="dxa"/>
            <w:tcBorders>
              <w:top w:val="nil"/>
            </w:tcBorders>
            <w:noWrap/>
            <w:hideMark/>
          </w:tcPr>
          <w:p w14:paraId="28117F62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JOBXPHWOUTSLV-UHFFFAOYSA-N</w:t>
            </w:r>
          </w:p>
        </w:tc>
        <w:tc>
          <w:tcPr>
            <w:tcW w:w="2091" w:type="dxa"/>
            <w:tcBorders>
              <w:top w:val="nil"/>
            </w:tcBorders>
          </w:tcPr>
          <w:p w14:paraId="2B648FBF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6B240AD4" w14:textId="4BEB6BDA" w:rsidTr="00FD3809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2781EFF0" w14:textId="7BD1EDA6" w:rsidR="003709A5" w:rsidRPr="000816FB" w:rsidRDefault="00226F22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6</w:t>
            </w:r>
          </w:p>
        </w:tc>
        <w:tc>
          <w:tcPr>
            <w:tcW w:w="860" w:type="dxa"/>
            <w:noWrap/>
            <w:hideMark/>
          </w:tcPr>
          <w:p w14:paraId="3EDE91E5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.38</w:t>
            </w:r>
          </w:p>
        </w:tc>
        <w:tc>
          <w:tcPr>
            <w:tcW w:w="1156" w:type="dxa"/>
            <w:noWrap/>
            <w:hideMark/>
          </w:tcPr>
          <w:p w14:paraId="7B8FD182" w14:textId="144348E0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C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23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H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34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O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11</w:t>
            </w:r>
          </w:p>
        </w:tc>
        <w:tc>
          <w:tcPr>
            <w:tcW w:w="1191" w:type="dxa"/>
            <w:noWrap/>
            <w:hideMark/>
          </w:tcPr>
          <w:p w14:paraId="576567D4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684D16BD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.46</w:t>
            </w:r>
          </w:p>
        </w:tc>
        <w:tc>
          <w:tcPr>
            <w:tcW w:w="1785" w:type="dxa"/>
            <w:noWrap/>
            <w:hideMark/>
          </w:tcPr>
          <w:p w14:paraId="706E51FC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95.2013, 225.1117, 165.0598</w:t>
            </w:r>
          </w:p>
        </w:tc>
        <w:tc>
          <w:tcPr>
            <w:tcW w:w="4429" w:type="dxa"/>
            <w:noWrap/>
            <w:hideMark/>
          </w:tcPr>
          <w:p w14:paraId="534C1E04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4-Hydroxy-3-(hydroxymethyl)-4-methyl-2-[2-[3,4,5-trihydroxy-6-(hydroxymethyl)oxan-2-yl]oxyethyl]cyclopentyl] 4-methoxybenzoate</w:t>
            </w:r>
          </w:p>
        </w:tc>
        <w:tc>
          <w:tcPr>
            <w:tcW w:w="2127" w:type="dxa"/>
            <w:noWrap/>
            <w:hideMark/>
          </w:tcPr>
          <w:p w14:paraId="2A2867D4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XYYIKXGZKILRL-UHFFFAOYSA-N</w:t>
            </w:r>
          </w:p>
        </w:tc>
        <w:tc>
          <w:tcPr>
            <w:tcW w:w="2091" w:type="dxa"/>
          </w:tcPr>
          <w:p w14:paraId="21955F64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18E5B403" w14:textId="7A7946F5" w:rsidTr="00FD3809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60C0468C" w14:textId="184FBE91" w:rsidR="003709A5" w:rsidRPr="000816FB" w:rsidRDefault="00226F22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7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4B5F597A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.569</w:t>
            </w:r>
          </w:p>
        </w:tc>
        <w:tc>
          <w:tcPr>
            <w:tcW w:w="1156" w:type="dxa"/>
            <w:noWrap/>
            <w:hideMark/>
          </w:tcPr>
          <w:p w14:paraId="23F87763" w14:textId="3B98733B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C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23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H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O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1191" w:type="dxa"/>
            <w:noWrap/>
            <w:hideMark/>
          </w:tcPr>
          <w:p w14:paraId="0E08D12F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034D9EBE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1.68</w:t>
            </w:r>
          </w:p>
        </w:tc>
        <w:tc>
          <w:tcPr>
            <w:tcW w:w="1785" w:type="dxa"/>
            <w:noWrap/>
            <w:hideMark/>
          </w:tcPr>
          <w:p w14:paraId="53CF8802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67.0318, 205.0593</w:t>
            </w:r>
          </w:p>
        </w:tc>
        <w:tc>
          <w:tcPr>
            <w:tcW w:w="4429" w:type="dxa"/>
            <w:noWrap/>
            <w:hideMark/>
          </w:tcPr>
          <w:p w14:paraId="5BA19C47" w14:textId="1C8195BE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Preferrugone</w:t>
            </w:r>
          </w:p>
        </w:tc>
        <w:tc>
          <w:tcPr>
            <w:tcW w:w="2127" w:type="dxa"/>
            <w:noWrap/>
            <w:hideMark/>
          </w:tcPr>
          <w:p w14:paraId="61F541AF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MPXZANSYFFXBJX-UHFFFAOYSA-N</w:t>
            </w:r>
          </w:p>
        </w:tc>
        <w:tc>
          <w:tcPr>
            <w:tcW w:w="2091" w:type="dxa"/>
          </w:tcPr>
          <w:p w14:paraId="19A417B9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3709A5" w:rsidRPr="000816FB" w14:paraId="5C920903" w14:textId="472ECB47" w:rsidTr="00FD3809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bottom w:val="nil"/>
            </w:tcBorders>
            <w:noWrap/>
            <w:hideMark/>
          </w:tcPr>
          <w:p w14:paraId="3F379DF9" w14:textId="2A489E80" w:rsidR="003709A5" w:rsidRPr="000816FB" w:rsidRDefault="00226F22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8</w:t>
            </w:r>
          </w:p>
        </w:tc>
        <w:tc>
          <w:tcPr>
            <w:tcW w:w="860" w:type="dxa"/>
            <w:tcBorders>
              <w:bottom w:val="nil"/>
            </w:tcBorders>
            <w:noWrap/>
            <w:hideMark/>
          </w:tcPr>
          <w:p w14:paraId="53B42CDA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.657</w:t>
            </w:r>
          </w:p>
        </w:tc>
        <w:tc>
          <w:tcPr>
            <w:tcW w:w="1156" w:type="dxa"/>
            <w:tcBorders>
              <w:bottom w:val="nil"/>
            </w:tcBorders>
            <w:noWrap/>
            <w:hideMark/>
          </w:tcPr>
          <w:p w14:paraId="42298767" w14:textId="1087B5D0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C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H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50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O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14</w:t>
            </w:r>
          </w:p>
        </w:tc>
        <w:tc>
          <w:tcPr>
            <w:tcW w:w="1191" w:type="dxa"/>
            <w:tcBorders>
              <w:bottom w:val="nil"/>
            </w:tcBorders>
            <w:noWrap/>
            <w:hideMark/>
          </w:tcPr>
          <w:p w14:paraId="4E3C5CF3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bottom w:val="nil"/>
            </w:tcBorders>
            <w:noWrap/>
            <w:hideMark/>
          </w:tcPr>
          <w:p w14:paraId="7CC6AAA5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.28</w:t>
            </w:r>
          </w:p>
        </w:tc>
        <w:tc>
          <w:tcPr>
            <w:tcW w:w="1785" w:type="dxa"/>
            <w:tcBorders>
              <w:bottom w:val="nil"/>
            </w:tcBorders>
            <w:noWrap/>
            <w:hideMark/>
          </w:tcPr>
          <w:p w14:paraId="6C8D6A02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93.0379, 191.0746</w:t>
            </w:r>
          </w:p>
        </w:tc>
        <w:tc>
          <w:tcPr>
            <w:tcW w:w="4429" w:type="dxa"/>
            <w:tcBorders>
              <w:bottom w:val="nil"/>
            </w:tcBorders>
            <w:noWrap/>
            <w:hideMark/>
          </w:tcPr>
          <w:p w14:paraId="0828C87D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jugaside A</w:t>
            </w:r>
          </w:p>
        </w:tc>
        <w:tc>
          <w:tcPr>
            <w:tcW w:w="2127" w:type="dxa"/>
            <w:tcBorders>
              <w:bottom w:val="nil"/>
            </w:tcBorders>
            <w:noWrap/>
            <w:hideMark/>
          </w:tcPr>
          <w:p w14:paraId="4957CC48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KJKBBDQAFRAJQ-BVTVIDMQSA-N</w:t>
            </w:r>
          </w:p>
          <w:p w14:paraId="28530AA4" w14:textId="77777777" w:rsidR="00684F44" w:rsidRPr="000816FB" w:rsidRDefault="00684F44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1FA01D55" w14:textId="77777777" w:rsidR="00F529A8" w:rsidRPr="000816FB" w:rsidRDefault="00F529A8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091" w:type="dxa"/>
            <w:tcBorders>
              <w:bottom w:val="nil"/>
            </w:tcBorders>
          </w:tcPr>
          <w:p w14:paraId="69395009" w14:textId="77777777" w:rsidR="003709A5" w:rsidRPr="000816FB" w:rsidRDefault="003709A5" w:rsidP="003709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2E9AE141" w14:textId="56C06307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6970AEB3" w14:textId="0150C3D9" w:rsidR="00FD3DBF" w:rsidRPr="000816FB" w:rsidRDefault="00226F22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9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22EAF779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.846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2B24ACC2" w14:textId="5E6E0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C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H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26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</w:rPr>
              <w:t>O</w:t>
            </w:r>
            <w:r w:rsidRPr="000816FB">
              <w:rPr>
                <w:rFonts w:ascii="Times New Roman" w:eastAsia="等线" w:hAnsi="Times New Roman" w:cs="Times New Roman"/>
                <w:kern w:val="0"/>
                <w:sz w:val="18"/>
                <w:szCs w:val="18"/>
                <w:vertAlign w:val="subscript"/>
              </w:rPr>
              <w:t>11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3904531D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75F541B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.94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5CE6326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67.0385, 217.013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0628E3F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-[[3,7-dihydroxy-2-(3-hydroxy-4-methoxyphenyl)-3,4-dihydro-2H-chromen-5-yl]oxy]-6-(hydroxymethyl)oxane-3,4,5-triol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69BDBA2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GPVCBKWGXPUYOQ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2DA3E3C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6246FF22" w14:textId="03651F49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06C03CDB" w14:textId="464E8516" w:rsidR="00FD3DBF" w:rsidRPr="000816FB" w:rsidRDefault="00226F22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17EB408E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.914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3718346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369ED1FF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05EAEC2C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49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207300DE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97.1807, 273.0438, 203.042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76F516E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-hydroxy-3-[2-hydroxy-5-(3,5,7-trihydroxy-4-oxo-2,3-dihydrochromen-2-yl)phenyl]benzoic acid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337D202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PQHGBFQHWMBIV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596DE186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226BAFBD" w14:textId="6771BFBF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58B6B76E" w14:textId="4D54709D" w:rsidR="00FD3DBF" w:rsidRPr="000816FB" w:rsidRDefault="00226F22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1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74A7EF5E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122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6996E56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5CEA9A5F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2F310A13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76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075C536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07.0684, 191.0746, 105.069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7BF81105" w14:textId="325A5B10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 xml:space="preserve">Tsaokopyranol J 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76B1EA05" w14:textId="3EA01226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11D5FC13" w14:textId="4E997AC0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TwvUmVjTnVtPjxEaXNwbGF5VGV4dD5bMV08L0Rpc3BsYXlUZXh0PjxyZWNvcmQ+PHJlYy1u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TwvUmVjTnVtPjxEaXNwbGF5VGV4dD5bMV08L0Rpc3BsYXlUZXh0PjxyZWNvcmQ+PHJlYy1u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1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0A6B262A" w14:textId="593417C7" w:rsidTr="00FD3809">
        <w:trPr>
          <w:trHeight w:val="340"/>
          <w:jc w:val="center"/>
        </w:trPr>
        <w:tc>
          <w:tcPr>
            <w:tcW w:w="57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1841AB1F" w14:textId="05E886D2" w:rsidR="00FD3DBF" w:rsidRPr="000816FB" w:rsidRDefault="00226F22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2</w:t>
            </w:r>
          </w:p>
        </w:tc>
        <w:tc>
          <w:tcPr>
            <w:tcW w:w="860" w:type="dxa"/>
            <w:tcBorders>
              <w:top w:val="nil"/>
              <w:bottom w:val="single" w:sz="6" w:space="0" w:color="auto"/>
            </w:tcBorders>
            <w:noWrap/>
            <w:hideMark/>
          </w:tcPr>
          <w:p w14:paraId="2A4E865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156</w:t>
            </w:r>
          </w:p>
        </w:tc>
        <w:tc>
          <w:tcPr>
            <w:tcW w:w="115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2184E61E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5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027CC1F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072951D6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51</w:t>
            </w:r>
          </w:p>
        </w:tc>
        <w:tc>
          <w:tcPr>
            <w:tcW w:w="1785" w:type="dxa"/>
            <w:tcBorders>
              <w:top w:val="nil"/>
              <w:bottom w:val="single" w:sz="6" w:space="0" w:color="auto"/>
            </w:tcBorders>
            <w:noWrap/>
            <w:hideMark/>
          </w:tcPr>
          <w:p w14:paraId="573527F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1.0410, 123.0447</w:t>
            </w:r>
          </w:p>
        </w:tc>
        <w:tc>
          <w:tcPr>
            <w:tcW w:w="4429" w:type="dxa"/>
            <w:tcBorders>
              <w:top w:val="nil"/>
              <w:bottom w:val="single" w:sz="6" w:space="0" w:color="auto"/>
            </w:tcBorders>
            <w:noWrap/>
            <w:hideMark/>
          </w:tcPr>
          <w:p w14:paraId="2D4AA8B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(14)-Bisabolene-2,3,10,11-tetrol</w:t>
            </w:r>
          </w:p>
        </w:tc>
        <w:tc>
          <w:tcPr>
            <w:tcW w:w="2127" w:type="dxa"/>
            <w:tcBorders>
              <w:top w:val="nil"/>
              <w:bottom w:val="single" w:sz="6" w:space="0" w:color="auto"/>
            </w:tcBorders>
            <w:noWrap/>
            <w:hideMark/>
          </w:tcPr>
          <w:p w14:paraId="2437C41C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DIVJRNQAZRYCIO-UHFFFAOYSA-N</w:t>
            </w:r>
          </w:p>
        </w:tc>
        <w:tc>
          <w:tcPr>
            <w:tcW w:w="2091" w:type="dxa"/>
            <w:tcBorders>
              <w:top w:val="nil"/>
              <w:bottom w:val="single" w:sz="6" w:space="0" w:color="auto"/>
            </w:tcBorders>
          </w:tcPr>
          <w:p w14:paraId="3E8113F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70E98322" w14:textId="1D5B3723" w:rsidR="00C619D2" w:rsidRPr="00684A7F" w:rsidRDefault="00C619D2">
      <w:pPr>
        <w:rPr>
          <w:rFonts w:hint="eastAsia"/>
          <w:b/>
          <w:bCs/>
          <w:sz w:val="18"/>
          <w:szCs w:val="18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 (</w:t>
      </w:r>
      <w:r w:rsidRPr="00684A7F">
        <w:rPr>
          <w:rFonts w:ascii="Times New Roman" w:hAnsi="Times New Roman" w:cs="Times New Roman"/>
          <w:b/>
          <w:bCs/>
          <w:i/>
          <w:iCs/>
          <w:sz w:val="18"/>
          <w:szCs w:val="18"/>
        </w:rPr>
        <w:t>continued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)</w:t>
      </w:r>
    </w:p>
    <w:tbl>
      <w:tblPr>
        <w:tblStyle w:val="af0"/>
        <w:tblW w:w="15026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"/>
        <w:gridCol w:w="860"/>
        <w:gridCol w:w="1156"/>
        <w:gridCol w:w="1191"/>
        <w:gridCol w:w="811"/>
        <w:gridCol w:w="1785"/>
        <w:gridCol w:w="4429"/>
        <w:gridCol w:w="2127"/>
        <w:gridCol w:w="2091"/>
      </w:tblGrid>
      <w:tr w:rsidR="00C619D2" w:rsidRPr="000816FB" w14:paraId="1E31A090" w14:textId="77777777" w:rsidTr="00D578E8">
        <w:trPr>
          <w:trHeight w:val="340"/>
          <w:jc w:val="center"/>
        </w:trPr>
        <w:tc>
          <w:tcPr>
            <w:tcW w:w="57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06A6C0C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bookmarkStart w:id="5" w:name="_Hlk194931952"/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DBFC01C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039AB0B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F6399AB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B0AF257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DFFB672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606E7CA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1F708F2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tcBorders>
              <w:top w:val="single" w:sz="6" w:space="0" w:color="auto"/>
              <w:bottom w:val="single" w:sz="6" w:space="0" w:color="auto"/>
            </w:tcBorders>
          </w:tcPr>
          <w:p w14:paraId="2D1F2094" w14:textId="77777777" w:rsidR="00C619D2" w:rsidRPr="000816FB" w:rsidRDefault="00C619D2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bookmarkEnd w:id="5"/>
      <w:tr w:rsidR="00100172" w:rsidRPr="000816FB" w14:paraId="0CA8CE21" w14:textId="78E6FEE8" w:rsidTr="00D578E8">
        <w:trPr>
          <w:trHeight w:val="340"/>
          <w:jc w:val="center"/>
        </w:trPr>
        <w:tc>
          <w:tcPr>
            <w:tcW w:w="576" w:type="dxa"/>
            <w:tcBorders>
              <w:top w:val="single" w:sz="6" w:space="0" w:color="auto"/>
              <w:bottom w:val="nil"/>
            </w:tcBorders>
            <w:noWrap/>
            <w:hideMark/>
          </w:tcPr>
          <w:p w14:paraId="4BA3D161" w14:textId="0C865D73" w:rsidR="00FD3DBF" w:rsidRPr="000816FB" w:rsidRDefault="00226F22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3</w:t>
            </w:r>
          </w:p>
        </w:tc>
        <w:tc>
          <w:tcPr>
            <w:tcW w:w="860" w:type="dxa"/>
            <w:tcBorders>
              <w:top w:val="single" w:sz="6" w:space="0" w:color="auto"/>
              <w:bottom w:val="nil"/>
            </w:tcBorders>
            <w:noWrap/>
            <w:hideMark/>
          </w:tcPr>
          <w:p w14:paraId="66A451F3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277</w:t>
            </w:r>
          </w:p>
        </w:tc>
        <w:tc>
          <w:tcPr>
            <w:tcW w:w="1156" w:type="dxa"/>
            <w:tcBorders>
              <w:top w:val="single" w:sz="6" w:space="0" w:color="auto"/>
              <w:bottom w:val="nil"/>
            </w:tcBorders>
            <w:noWrap/>
            <w:hideMark/>
          </w:tcPr>
          <w:p w14:paraId="48E8BDB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tcBorders>
              <w:top w:val="single" w:sz="6" w:space="0" w:color="auto"/>
              <w:bottom w:val="nil"/>
            </w:tcBorders>
            <w:noWrap/>
            <w:hideMark/>
          </w:tcPr>
          <w:p w14:paraId="23C287D8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single" w:sz="6" w:space="0" w:color="auto"/>
              <w:bottom w:val="nil"/>
            </w:tcBorders>
            <w:noWrap/>
            <w:hideMark/>
          </w:tcPr>
          <w:p w14:paraId="78E2410F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2.98</w:t>
            </w:r>
          </w:p>
        </w:tc>
        <w:tc>
          <w:tcPr>
            <w:tcW w:w="1785" w:type="dxa"/>
            <w:tcBorders>
              <w:top w:val="single" w:sz="6" w:space="0" w:color="auto"/>
              <w:bottom w:val="nil"/>
            </w:tcBorders>
            <w:noWrap/>
            <w:hideMark/>
          </w:tcPr>
          <w:p w14:paraId="1AE6C34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37.0424, 173.0298</w:t>
            </w:r>
          </w:p>
        </w:tc>
        <w:tc>
          <w:tcPr>
            <w:tcW w:w="4429" w:type="dxa"/>
            <w:tcBorders>
              <w:top w:val="single" w:sz="6" w:space="0" w:color="auto"/>
              <w:bottom w:val="nil"/>
            </w:tcBorders>
            <w:noWrap/>
            <w:hideMark/>
          </w:tcPr>
          <w:p w14:paraId="21DD502F" w14:textId="20F01E71" w:rsidR="00FD3DBF" w:rsidRPr="000816FB" w:rsidRDefault="00614301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5-(4-butoxyphenyl)-3-[2-(4-butoxyphenyl)ethenyl]cyclohex-2-en-1-one  </w:t>
            </w:r>
          </w:p>
        </w:tc>
        <w:tc>
          <w:tcPr>
            <w:tcW w:w="2127" w:type="dxa"/>
            <w:tcBorders>
              <w:top w:val="single" w:sz="6" w:space="0" w:color="auto"/>
              <w:bottom w:val="nil"/>
            </w:tcBorders>
            <w:noWrap/>
            <w:hideMark/>
          </w:tcPr>
          <w:p w14:paraId="4259DE0F" w14:textId="44BBDD46" w:rsidR="00FD3DBF" w:rsidRPr="000816FB" w:rsidRDefault="0013347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BJVCGUDTVVKIW-UHFFFAOYSA-N</w:t>
            </w:r>
          </w:p>
        </w:tc>
        <w:tc>
          <w:tcPr>
            <w:tcW w:w="2091" w:type="dxa"/>
            <w:tcBorders>
              <w:top w:val="single" w:sz="6" w:space="0" w:color="auto"/>
              <w:bottom w:val="nil"/>
            </w:tcBorders>
          </w:tcPr>
          <w:p w14:paraId="50CDFBDF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3C5D1F0" w14:textId="094481F1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42F871F3" w14:textId="677F485A" w:rsidR="00FD3DBF" w:rsidRPr="000816FB" w:rsidRDefault="00226F22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4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0384653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311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19EED03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7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79B5D32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F7323FD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.27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0F38750F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37.0456, 203.0571, 173.0271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03EF7341" w14:textId="49906B35" w:rsidR="00FD3DBF" w:rsidRPr="000816FB" w:rsidRDefault="00614301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6-cinnamyloxy-2-[(4-isopropylphenyl)methylene]benzofuran-3-o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14253DF0" w14:textId="55337E64" w:rsidR="00FD3DBF" w:rsidRPr="000816FB" w:rsidRDefault="0013347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EPNFPFGQXMEPM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2439AB8E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6F81ECBF" w14:textId="5377387B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0713D568" w14:textId="64EE0EE6" w:rsidR="00FD3DBF" w:rsidRPr="000816FB" w:rsidRDefault="00226F22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5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1EEEBBF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379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47ACD92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4D1292E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5C9A0EBE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6.02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1D3467A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82.2216, 144.0818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7E79BA06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-(2-Hydroxypropan-2-yl)-8,8,11a-trimethyl-6,7,7a,9,10,11-hexahydrobenzo[g][3]benzazepin-11b-ol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1EE26D2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ZMXUXINJBFGKKP-UHFFFAOYSA-N*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1FBEB4F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2207C07B" w14:textId="7231C30B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66644017" w14:textId="71777864" w:rsidR="00FD3DBF" w:rsidRPr="000816FB" w:rsidRDefault="00226F22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6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2EFB90FE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466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03F62390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9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14BF0323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7EE8158D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.34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288FB923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17.1291, 263.1506, 107.050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2CBE3162" w14:textId="0B022FF4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Tsaokopyranol B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177942E3" w14:textId="789BCB30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7A14703C" w14:textId="00978B30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TwvUmVjTnVtPjxEaXNwbGF5VGV4dD5bMV08L0Rpc3BsYXlUZXh0PjxyZWNvcmQ+PHJlYy1u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TwvUmVjTnVtPjxEaXNwbGF5VGV4dD5bMV08L0Rpc3BsYXlUZXh0PjxyZWNvcmQ+PHJlYy1u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1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53D431F4" w14:textId="7D2295B8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1E6FE323" w14:textId="3B7105C9" w:rsidR="00FD3DBF" w:rsidRPr="000816FB" w:rsidRDefault="00226F22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45696EE3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534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78CFC4A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5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55B7C109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-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0575610C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1.57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0318B69F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01.0750, 175.0408, 151.038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66229A25" w14:textId="6E0228C9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 xml:space="preserve">Tsaokoflavanol D 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588079F9" w14:textId="1BD6020E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32D6B1A6" w14:textId="3B2AE628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jwvUmVjTnVtPjxEaXNwbGF5VGV4dD5bMl08L0Rpc3BsYXlUZXh0PjxyZWNvcmQ+PHJlYy1u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=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jwvUmVjTnVtPjxEaXNwbGF5VGV4dD5bMl08L0Rpc3BsYXlUZXh0PjxyZWNvcmQ+PHJlYy1u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=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2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2D549F2A" w14:textId="716A063E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0E8D3815" w14:textId="2FFE2568" w:rsidR="00FD3DBF" w:rsidRPr="000816FB" w:rsidRDefault="00226F22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8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AAD3A5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588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42A33A93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B0AEAA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-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3CD7D21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5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3EA2BD2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1.0385, 115.0554, 107.050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043E647F" w14:textId="6F26EE45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(E)-10-Hydroxy-8-decenoic acid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68A216E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RCXJFGCVOBRFEH-FNORWQNL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0B7E69A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64E0DCB7" w14:textId="0BA88364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26AD78A" w14:textId="19EDE9DA" w:rsidR="00FD3DBF" w:rsidRPr="000816FB" w:rsidRDefault="00226F22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9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77DB955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689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3DFCD3A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5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27510F47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6BC3ED8F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44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567D6DD3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73.2007, 245.044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24EB20A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(E)-10-Hydroxy-8-decenoic acid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6B4F865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AGPKWVTJKYPLU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5AC544A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3766472" w14:textId="5CE6C242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1804C19" w14:textId="7EB3EF93" w:rsidR="00FD3DBF" w:rsidRPr="000816FB" w:rsidRDefault="00226F22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0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1F418F9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743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1C6EE3A6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65200CF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199DC89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7.03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5524AABC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97.1848, 245.0477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7AB6C76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Proanthocyanidin A2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510BF9AE" w14:textId="7F73B253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SEWTSAADLNHNH-LSBOWGMI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1BB73BC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0BADE931" w14:textId="5F7D77BE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7FF85A41" w14:textId="0CF6D98C" w:rsidR="00FD3DBF" w:rsidRPr="000816FB" w:rsidRDefault="00226F22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1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75AB5E9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777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4A58546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1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39AB621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7EDDEDCE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5.44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22F8EA8E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63.2280, 371.1559, 107.0842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424B00A9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Buddlenol B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52651A47" w14:textId="148D20F4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LCXGTSCVCJANHX-AATRIKPK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6B67992D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397FCF0D" w14:textId="1134D769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74CD7666" w14:textId="6770841E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</w:t>
            </w:r>
            <w:r w:rsidR="00F837C7" w:rsidRPr="000816FB">
              <w:rPr>
                <w:rFonts w:ascii="Times New Roman" w:hAnsi="Times New Roman" w:cs="Times New Roman"/>
                <w:sz w:val="18"/>
                <w:szCs w:val="18"/>
              </w:rPr>
              <w:t>2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09441E6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154FAFFD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5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2D1F2A78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1FAD01D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.46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4B2CF43E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97.1848, 153.0671, 133.0146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16A2C585" w14:textId="625B7E96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 xml:space="preserve">Tsaokoflavanol N 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7D802E5E" w14:textId="7DE10ABA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33388933" w14:textId="569CE2D0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jwvUmVjTnVtPjxEaXNwbGF5VGV4dD5bMl08L0Rpc3BsYXlUZXh0PjxyZWNvcmQ+PHJlYy1u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=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jwvUmVjTnVtPjxEaXNwbGF5VGV4dD5bMl08L0Rpc3BsYXlUZXh0PjxyZWNvcmQ+PHJlYy1u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=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2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51A7B3D8" w14:textId="1AF429E5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7736E5C9" w14:textId="76AD2D6E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</w:t>
            </w:r>
            <w:r w:rsidR="00F837C7" w:rsidRPr="000816FB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101A357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.121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58823AB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3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1712B368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379501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77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200305E9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9.0211, 107.050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2F0676E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-menthoxyhydroquinone-4-O-β-D-glucopyranoisid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260CBC7C" w14:textId="78982D0A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23F7EAC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0347079" w14:textId="78F734DA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29AB344C" w14:textId="62896F5A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</w:t>
            </w:r>
            <w:r w:rsidR="00F837C7" w:rsidRPr="000816FB">
              <w:rPr>
                <w:rFonts w:ascii="Times New Roman" w:hAnsi="Times New Roman" w:cs="Times New Roman"/>
                <w:sz w:val="18"/>
                <w:szCs w:val="18"/>
              </w:rPr>
              <w:t>4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single" w:sz="6" w:space="0" w:color="auto"/>
            </w:tcBorders>
            <w:noWrap/>
            <w:hideMark/>
          </w:tcPr>
          <w:p w14:paraId="2801FE6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.242</w:t>
            </w:r>
          </w:p>
        </w:tc>
        <w:tc>
          <w:tcPr>
            <w:tcW w:w="115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6F88C6F9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5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</w:p>
        </w:tc>
        <w:tc>
          <w:tcPr>
            <w:tcW w:w="119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6D462256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36A01C07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6.62</w:t>
            </w:r>
          </w:p>
        </w:tc>
        <w:tc>
          <w:tcPr>
            <w:tcW w:w="1785" w:type="dxa"/>
            <w:tcBorders>
              <w:top w:val="nil"/>
              <w:bottom w:val="single" w:sz="6" w:space="0" w:color="auto"/>
            </w:tcBorders>
            <w:noWrap/>
            <w:hideMark/>
          </w:tcPr>
          <w:p w14:paraId="376009D7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39.1542, 189.0211</w:t>
            </w:r>
          </w:p>
        </w:tc>
        <w:tc>
          <w:tcPr>
            <w:tcW w:w="4429" w:type="dxa"/>
            <w:tcBorders>
              <w:top w:val="nil"/>
              <w:bottom w:val="single" w:sz="6" w:space="0" w:color="auto"/>
            </w:tcBorders>
            <w:noWrap/>
            <w:hideMark/>
          </w:tcPr>
          <w:p w14:paraId="7A665A03" w14:textId="7A464418" w:rsidR="00FD3DBF" w:rsidRPr="000816FB" w:rsidRDefault="0013347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Triplostoside A</w:t>
            </w:r>
          </w:p>
        </w:tc>
        <w:tc>
          <w:tcPr>
            <w:tcW w:w="2127" w:type="dxa"/>
            <w:tcBorders>
              <w:top w:val="nil"/>
              <w:bottom w:val="single" w:sz="6" w:space="0" w:color="auto"/>
            </w:tcBorders>
            <w:noWrap/>
            <w:hideMark/>
          </w:tcPr>
          <w:p w14:paraId="43982E49" w14:textId="39CA124D" w:rsidR="00FD3DBF" w:rsidRPr="000816FB" w:rsidRDefault="0013347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DNZCAZQBJHUVDX-UHFFFAOYSA-N</w:t>
            </w:r>
          </w:p>
        </w:tc>
        <w:tc>
          <w:tcPr>
            <w:tcW w:w="2091" w:type="dxa"/>
            <w:tcBorders>
              <w:top w:val="nil"/>
              <w:bottom w:val="single" w:sz="6" w:space="0" w:color="auto"/>
            </w:tcBorders>
          </w:tcPr>
          <w:p w14:paraId="3EB3777F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4958B2DA" w14:textId="77777777" w:rsidR="00C619D2" w:rsidRDefault="00C619D2">
      <w:pPr>
        <w:rPr>
          <w:rFonts w:hint="eastAsia"/>
        </w:rPr>
      </w:pPr>
    </w:p>
    <w:p w14:paraId="2AABB5CF" w14:textId="087ED9D0" w:rsidR="00EC4B5A" w:rsidRPr="00684A7F" w:rsidRDefault="00EC4B5A">
      <w:pPr>
        <w:rPr>
          <w:rFonts w:hint="eastAsia"/>
          <w:sz w:val="18"/>
          <w:szCs w:val="18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 (</w:t>
      </w:r>
      <w:r w:rsidRPr="00684A7F">
        <w:rPr>
          <w:rFonts w:ascii="Times New Roman" w:hAnsi="Times New Roman" w:cs="Times New Roman"/>
          <w:b/>
          <w:bCs/>
          <w:i/>
          <w:iCs/>
          <w:sz w:val="18"/>
          <w:szCs w:val="18"/>
        </w:rPr>
        <w:t>continued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)</w:t>
      </w:r>
    </w:p>
    <w:tbl>
      <w:tblPr>
        <w:tblStyle w:val="af0"/>
        <w:tblW w:w="15026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"/>
        <w:gridCol w:w="860"/>
        <w:gridCol w:w="1156"/>
        <w:gridCol w:w="1191"/>
        <w:gridCol w:w="811"/>
        <w:gridCol w:w="1785"/>
        <w:gridCol w:w="3974"/>
        <w:gridCol w:w="455"/>
        <w:gridCol w:w="2127"/>
        <w:gridCol w:w="2091"/>
      </w:tblGrid>
      <w:tr w:rsidR="00EC4B5A" w:rsidRPr="000816FB" w14:paraId="61D104A2" w14:textId="77777777" w:rsidTr="00D578E8">
        <w:trPr>
          <w:trHeight w:val="340"/>
          <w:jc w:val="center"/>
        </w:trPr>
        <w:tc>
          <w:tcPr>
            <w:tcW w:w="57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0855F4B" w14:textId="77777777" w:rsidR="00EC4B5A" w:rsidRPr="000816FB" w:rsidRDefault="00EC4B5A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bookmarkStart w:id="6" w:name="_Hlk194932764"/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7A59B5D" w14:textId="77777777" w:rsidR="00EC4B5A" w:rsidRPr="000816FB" w:rsidRDefault="00EC4B5A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745ED76" w14:textId="77777777" w:rsidR="00EC4B5A" w:rsidRPr="000816FB" w:rsidRDefault="00EC4B5A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0B3CE4A" w14:textId="77777777" w:rsidR="00EC4B5A" w:rsidRPr="000816FB" w:rsidRDefault="00EC4B5A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CFDC1A1" w14:textId="77777777" w:rsidR="00EC4B5A" w:rsidRPr="000816FB" w:rsidRDefault="00EC4B5A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DFA01AC" w14:textId="77777777" w:rsidR="00EC4B5A" w:rsidRPr="000816FB" w:rsidRDefault="00EC4B5A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B1F0891" w14:textId="77777777" w:rsidR="00EC4B5A" w:rsidRPr="000816FB" w:rsidRDefault="00EC4B5A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098576D" w14:textId="77777777" w:rsidR="00EC4B5A" w:rsidRPr="000816FB" w:rsidRDefault="00EC4B5A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tcBorders>
              <w:top w:val="single" w:sz="6" w:space="0" w:color="auto"/>
              <w:bottom w:val="single" w:sz="6" w:space="0" w:color="auto"/>
            </w:tcBorders>
          </w:tcPr>
          <w:p w14:paraId="2F5EC5A5" w14:textId="77777777" w:rsidR="00EC4B5A" w:rsidRPr="000816FB" w:rsidRDefault="00EC4B5A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bookmarkEnd w:id="6"/>
      <w:tr w:rsidR="00100172" w:rsidRPr="000816FB" w14:paraId="50F99C7A" w14:textId="05FC16FC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36CBB683" w14:textId="3E716CC1" w:rsidR="00FD3DBF" w:rsidRPr="000816FB" w:rsidRDefault="00F837C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5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4025904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.363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7C1D3268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3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723C39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0212F217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2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2BDE105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33.2061, 169.0346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01264F27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lpindenoside A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35B7385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EVODBWMGQYTNO-UOXHRDLN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330A7ED7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2CE6BE11" w14:textId="34B0C7E9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12F4DA13" w14:textId="2EC3D55D" w:rsidR="00FD3DBF" w:rsidRPr="000816FB" w:rsidRDefault="00F837C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6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65ED80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.431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0F9174AF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5A361AA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68A8E0D7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.21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31C67B16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19.0317, 145.0142, 131.0514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266CD2CF" w14:textId="0B63E61D" w:rsidR="00FD3DBF" w:rsidRPr="000816FB" w:rsidRDefault="0013347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37E0248B" w14:textId="64282B9D" w:rsidR="00FD3DBF" w:rsidRPr="000816FB" w:rsidRDefault="0013347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7CF20C4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6FB1704E" w14:textId="6CCD3F47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B16564A" w14:textId="7AA24AF8" w:rsidR="00FD3DBF" w:rsidRPr="000816FB" w:rsidRDefault="00F837C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7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12F90CA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.552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77665BB8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2CD99CE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3364211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.32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2356D99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47.0602, 229.1422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55E5FBA0" w14:textId="5E986DC8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-(Furan-2-yl)-5-hydroxy-2-phenyl-9,10-dihydropyrano[2,3-f]chromene-4,8-dione*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72F30270" w14:textId="18B86B93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PVSQTOIIUCMCGI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19017803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EB55A0C" w14:textId="6865D03F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052E56A7" w14:textId="4D81C495" w:rsidR="00FD3DBF" w:rsidRPr="000816FB" w:rsidRDefault="00F837C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8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DBEF0F3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.708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012E8188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3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702BFD6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62A5E8D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5.08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11E31006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33.2061, 131.0865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4EEA7053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lpindenoside B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12E3F83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EVODBWMGQYTNO-DZCMOYGG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24F2F3D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0D1D42AB" w14:textId="1780D7EC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1E4C6DEE" w14:textId="5293D076" w:rsidR="00FD3DBF" w:rsidRPr="000816FB" w:rsidRDefault="00F837C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9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752208B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.863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35B46836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1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650EA779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7E3BAE36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9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529744F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19.2515, 137.0591, 107.0504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103E124D" w14:textId="2B3D2C70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momutsaokol B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3850C188" w14:textId="2EAF6191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44E82C49" w14:textId="5CBC248B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zwvUmVjTnVtPjxEaXNwbGF5VGV4dD5bM108L0Rpc3BsYXlUZXh0PjxyZWNvcmQ+PHJlYy1u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zwvUmVjTnVtPjxEaXNwbGF5VGV4dD5bM108L0Rpc3BsYXlUZXh0PjxyZWNvcmQ+PHJlYy1u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3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3227A1E4" w14:textId="19F7C52A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36935FCE" w14:textId="1533F22C" w:rsidR="00FD3DBF" w:rsidRPr="000816FB" w:rsidRDefault="00F837C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4ECF38D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.897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7EC3F26E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9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3E3868DC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151BA65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63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60C989C9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63.0245, 203.0366, 107.0504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2EB7BB9D" w14:textId="30F459FD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momutsaokol G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59A53679" w14:textId="181E4778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51538B2A" w14:textId="1F41666B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zwvUmVjTnVtPjxEaXNwbGF5VGV4dD5bM108L0Rpc3BsYXlUZXh0PjxyZWNvcmQ+PHJlYy1u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zwvUmVjTnVtPjxEaXNwbGF5VGV4dD5bM108L0Rpc3BsYXlUZXh0PjxyZWNvcmQ+PHJlYy1u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3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36E4A800" w14:textId="0D0E98DC" w:rsidTr="00D578E8"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357A6AD1" w14:textId="4AB8CE58" w:rsidR="00FD3DBF" w:rsidRPr="000816FB" w:rsidRDefault="00F837C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1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3460963D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.93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7870727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CE4CE1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0C360D6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.16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2266BDB9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53.1440, 189.0239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5A891CBA" w14:textId="3EC875B4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-Butylidene-7-[3,4,5-trihydroxy-6-(hydroxymethyl)oxan-2-yl]oxy-2-benzofuran-1-o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591FE017" w14:textId="202AC17F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LNWJAAMNXBMBCE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040AF828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741E888" w14:textId="32B024C2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9FE3655" w14:textId="0B1931EE" w:rsidR="00FD3DBF" w:rsidRPr="000816FB" w:rsidRDefault="00F837C7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2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18771759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.052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2BC77B36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1ECEA43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787E33B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.42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1C929846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7.0744, 107.0504</w:t>
            </w:r>
          </w:p>
        </w:tc>
        <w:tc>
          <w:tcPr>
            <w:tcW w:w="3974" w:type="dxa"/>
            <w:tcBorders>
              <w:top w:val="nil"/>
              <w:bottom w:val="nil"/>
            </w:tcBorders>
            <w:noWrap/>
            <w:hideMark/>
          </w:tcPr>
          <w:p w14:paraId="3EE87019" w14:textId="258EA242" w:rsidR="00FD3DBF" w:rsidRPr="000816FB" w:rsidRDefault="00C1109A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2582" w:type="dxa"/>
            <w:gridSpan w:val="2"/>
            <w:tcBorders>
              <w:top w:val="nil"/>
              <w:bottom w:val="nil"/>
            </w:tcBorders>
            <w:noWrap/>
            <w:hideMark/>
          </w:tcPr>
          <w:p w14:paraId="76215189" w14:textId="5ACEBA35" w:rsidR="00FD3DBF" w:rsidRPr="000816FB" w:rsidRDefault="00C1109A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2A7F082F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22A8FD12" w14:textId="4BF76A79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</w:tcBorders>
            <w:noWrap/>
            <w:hideMark/>
          </w:tcPr>
          <w:p w14:paraId="2600FB17" w14:textId="065F6FC2" w:rsidR="00FD3DBF" w:rsidRPr="000816FB" w:rsidRDefault="00033B10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3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</w:tcBorders>
            <w:noWrap/>
            <w:hideMark/>
          </w:tcPr>
          <w:p w14:paraId="0EAD7B0C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.294</w:t>
            </w:r>
          </w:p>
        </w:tc>
        <w:tc>
          <w:tcPr>
            <w:tcW w:w="1156" w:type="dxa"/>
            <w:tcBorders>
              <w:top w:val="nil"/>
            </w:tcBorders>
            <w:noWrap/>
            <w:hideMark/>
          </w:tcPr>
          <w:p w14:paraId="30563F19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9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1191" w:type="dxa"/>
            <w:tcBorders>
              <w:top w:val="nil"/>
            </w:tcBorders>
            <w:noWrap/>
            <w:hideMark/>
          </w:tcPr>
          <w:p w14:paraId="77BF5D59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</w:tcBorders>
            <w:noWrap/>
            <w:hideMark/>
          </w:tcPr>
          <w:p w14:paraId="036D132D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83</w:t>
            </w:r>
          </w:p>
        </w:tc>
        <w:tc>
          <w:tcPr>
            <w:tcW w:w="1785" w:type="dxa"/>
            <w:tcBorders>
              <w:top w:val="nil"/>
            </w:tcBorders>
            <w:noWrap/>
            <w:hideMark/>
          </w:tcPr>
          <w:p w14:paraId="0A8551EF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85.1993, 317.0853, 115.0554</w:t>
            </w:r>
          </w:p>
        </w:tc>
        <w:tc>
          <w:tcPr>
            <w:tcW w:w="3974" w:type="dxa"/>
            <w:tcBorders>
              <w:top w:val="nil"/>
            </w:tcBorders>
            <w:noWrap/>
            <w:hideMark/>
          </w:tcPr>
          <w:p w14:paraId="37A4F439" w14:textId="4F6441C3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-(4-hydroxy-3,5-dimethoxyphenyl)-9-(3-hydroxypropoxy)-7-methoxy-3,4,5,6-tetrahydro-2H-naphtho[2,1-f]chromen-4-ol</w:t>
            </w:r>
          </w:p>
        </w:tc>
        <w:tc>
          <w:tcPr>
            <w:tcW w:w="2582" w:type="dxa"/>
            <w:gridSpan w:val="2"/>
            <w:tcBorders>
              <w:top w:val="nil"/>
            </w:tcBorders>
            <w:noWrap/>
            <w:hideMark/>
          </w:tcPr>
          <w:p w14:paraId="4E3A039A" w14:textId="19A24FB9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MNKHMLSKXKJJRS-UHFFFAOYSA-N</w:t>
            </w:r>
          </w:p>
        </w:tc>
        <w:tc>
          <w:tcPr>
            <w:tcW w:w="2091" w:type="dxa"/>
            <w:tcBorders>
              <w:top w:val="nil"/>
            </w:tcBorders>
          </w:tcPr>
          <w:p w14:paraId="6DBC7D9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CDCC080" w14:textId="732A442B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48015203" w14:textId="6B3EA9A6" w:rsidR="00FD3DBF" w:rsidRPr="000816FB" w:rsidRDefault="00033B10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4</w:t>
            </w:r>
          </w:p>
        </w:tc>
        <w:tc>
          <w:tcPr>
            <w:tcW w:w="860" w:type="dxa"/>
            <w:noWrap/>
            <w:hideMark/>
          </w:tcPr>
          <w:p w14:paraId="75B418F3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.328</w:t>
            </w:r>
          </w:p>
        </w:tc>
        <w:tc>
          <w:tcPr>
            <w:tcW w:w="1156" w:type="dxa"/>
            <w:noWrap/>
            <w:hideMark/>
          </w:tcPr>
          <w:p w14:paraId="192E16A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9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noWrap/>
            <w:hideMark/>
          </w:tcPr>
          <w:p w14:paraId="18276EDE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3BD4F398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9.36</w:t>
            </w:r>
          </w:p>
        </w:tc>
        <w:tc>
          <w:tcPr>
            <w:tcW w:w="1785" w:type="dxa"/>
            <w:noWrap/>
            <w:hideMark/>
          </w:tcPr>
          <w:p w14:paraId="7391E9D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1.0385, 115.0532</w:t>
            </w:r>
          </w:p>
        </w:tc>
        <w:tc>
          <w:tcPr>
            <w:tcW w:w="3974" w:type="dxa"/>
            <w:noWrap/>
            <w:hideMark/>
          </w:tcPr>
          <w:p w14:paraId="3FC5560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elastrol</w:t>
            </w:r>
          </w:p>
        </w:tc>
        <w:tc>
          <w:tcPr>
            <w:tcW w:w="2582" w:type="dxa"/>
            <w:gridSpan w:val="2"/>
            <w:noWrap/>
            <w:hideMark/>
          </w:tcPr>
          <w:p w14:paraId="1081C12E" w14:textId="7E2FB392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KQJSQWZMSAGSHN-JJWQIEBTSA-N</w:t>
            </w:r>
          </w:p>
        </w:tc>
        <w:tc>
          <w:tcPr>
            <w:tcW w:w="2091" w:type="dxa"/>
          </w:tcPr>
          <w:p w14:paraId="378628D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152CE8E7" w14:textId="30D8DC3A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1BD1D095" w14:textId="164F20F9" w:rsidR="00FD3DBF" w:rsidRPr="000816FB" w:rsidRDefault="00033B10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5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5B3BB50D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.396</w:t>
            </w:r>
          </w:p>
        </w:tc>
        <w:tc>
          <w:tcPr>
            <w:tcW w:w="1156" w:type="dxa"/>
            <w:noWrap/>
            <w:hideMark/>
          </w:tcPr>
          <w:p w14:paraId="1C9D9428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5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1191" w:type="dxa"/>
            <w:noWrap/>
            <w:hideMark/>
          </w:tcPr>
          <w:p w14:paraId="6449939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75B06950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5.49</w:t>
            </w:r>
          </w:p>
        </w:tc>
        <w:tc>
          <w:tcPr>
            <w:tcW w:w="1785" w:type="dxa"/>
            <w:noWrap/>
            <w:hideMark/>
          </w:tcPr>
          <w:p w14:paraId="0BC5114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13.1407, 151.0410, 107.0525</w:t>
            </w:r>
          </w:p>
        </w:tc>
        <w:tc>
          <w:tcPr>
            <w:tcW w:w="3974" w:type="dxa"/>
            <w:noWrap/>
            <w:hideMark/>
          </w:tcPr>
          <w:p w14:paraId="2233D9BC" w14:textId="543BC495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momutsaokin E</w:t>
            </w:r>
          </w:p>
        </w:tc>
        <w:tc>
          <w:tcPr>
            <w:tcW w:w="2582" w:type="dxa"/>
            <w:gridSpan w:val="2"/>
            <w:noWrap/>
            <w:hideMark/>
          </w:tcPr>
          <w:p w14:paraId="3A34C316" w14:textId="79193A1B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</w:tcPr>
          <w:p w14:paraId="0A85720B" w14:textId="03D12832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e&lt;/Author&gt;&lt;Year&gt;2021&lt;/Year&gt;&lt;RecNum&gt;81&lt;/RecNum&gt;&lt;DisplayText&gt;[4]&lt;/DisplayText&gt;&lt;record&gt;&lt;rec-number&gt;81&lt;/rec-number&gt;&lt;foreign-keys&gt;&lt;key app="EN" db-id="sasrtapfs9d5zteeve5xtefzws2exf5exa0a" timestamp="1731240940"&gt;81&lt;/key&gt;&lt;/foreign-keys&gt;&lt;ref-type name="Journal Article"&gt;17&lt;/ref-type&gt;&lt;contributors&gt;&lt;authors&gt;&lt;author&gt;He, Xiao-FengChen, Ji-JunHuang, Xiao-YanHu, JingZhang, Xu-KeGuo, Yuan-QiangZhang, Xue-MeiGeng, Chang-An&lt;/author&gt;&lt;/authors&gt;&lt;/contributors&gt;&lt;titles&gt;&lt;title&gt;The antidiabetic potency of Amomum tsao-ko and its active flavanols, as PTP1B selective and alpha-glucosidase dual inhibitors&lt;/title&gt;&lt;secondary-title&gt;Industrial Crops and Products&lt;/secondary-title&gt;&lt;/titles&gt;&lt;periodical&gt;&lt;full-title&gt;Industrial Crops and Products&lt;/full-title&gt;&lt;/periodical&gt;&lt;volume&gt;160&lt;/volume&gt;&lt;number&gt;1&lt;/number&gt;&lt;dates&gt;&lt;year&gt;2021&lt;/year&gt;&lt;/dates&gt;&lt;urls&gt;&lt;/urls&gt;&lt;/record&gt;&lt;/Cite&gt;&lt;/EndNote&gt;</w:instrTex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4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5DCD95E0" w14:textId="3C74C2B9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76EFAB73" w14:textId="67697298" w:rsidR="00FD3DBF" w:rsidRPr="000816FB" w:rsidRDefault="00033B10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6</w:t>
            </w:r>
          </w:p>
        </w:tc>
        <w:tc>
          <w:tcPr>
            <w:tcW w:w="860" w:type="dxa"/>
            <w:noWrap/>
            <w:hideMark/>
          </w:tcPr>
          <w:p w14:paraId="63914A3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.45</w:t>
            </w:r>
          </w:p>
        </w:tc>
        <w:tc>
          <w:tcPr>
            <w:tcW w:w="1156" w:type="dxa"/>
            <w:noWrap/>
            <w:hideMark/>
          </w:tcPr>
          <w:p w14:paraId="57D83DE6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noWrap/>
            <w:hideMark/>
          </w:tcPr>
          <w:p w14:paraId="1DCB8350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237956FA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6.78</w:t>
            </w:r>
          </w:p>
        </w:tc>
        <w:tc>
          <w:tcPr>
            <w:tcW w:w="1785" w:type="dxa"/>
            <w:noWrap/>
            <w:hideMark/>
          </w:tcPr>
          <w:p w14:paraId="010A702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7.0744, 107.0504</w:t>
            </w:r>
          </w:p>
        </w:tc>
        <w:tc>
          <w:tcPr>
            <w:tcW w:w="3974" w:type="dxa"/>
            <w:noWrap/>
            <w:hideMark/>
          </w:tcPr>
          <w:p w14:paraId="087DCFB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Senkyunolide I</w:t>
            </w:r>
          </w:p>
        </w:tc>
        <w:tc>
          <w:tcPr>
            <w:tcW w:w="2582" w:type="dxa"/>
            <w:gridSpan w:val="2"/>
            <w:noWrap/>
            <w:hideMark/>
          </w:tcPr>
          <w:p w14:paraId="5D95FB1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DQNGMIQSXNGHOA-JXQVETIVSA-N</w:t>
            </w:r>
          </w:p>
        </w:tc>
        <w:tc>
          <w:tcPr>
            <w:tcW w:w="2091" w:type="dxa"/>
          </w:tcPr>
          <w:p w14:paraId="665F0BEC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3582BFCF" w14:textId="34B22325" w:rsidR="00BB7D39" w:rsidRPr="00684A7F" w:rsidRDefault="00BB7D39">
      <w:pPr>
        <w:rPr>
          <w:rFonts w:hint="eastAsia"/>
          <w:sz w:val="20"/>
          <w:szCs w:val="21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 (</w:t>
      </w:r>
      <w:r w:rsidRPr="00684A7F">
        <w:rPr>
          <w:rFonts w:ascii="Times New Roman" w:hAnsi="Times New Roman" w:cs="Times New Roman"/>
          <w:b/>
          <w:bCs/>
          <w:i/>
          <w:iCs/>
          <w:sz w:val="18"/>
          <w:szCs w:val="18"/>
        </w:rPr>
        <w:t>continued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)</w:t>
      </w:r>
    </w:p>
    <w:tbl>
      <w:tblPr>
        <w:tblStyle w:val="af0"/>
        <w:tblW w:w="15026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"/>
        <w:gridCol w:w="860"/>
        <w:gridCol w:w="1156"/>
        <w:gridCol w:w="1191"/>
        <w:gridCol w:w="811"/>
        <w:gridCol w:w="1785"/>
        <w:gridCol w:w="3974"/>
        <w:gridCol w:w="455"/>
        <w:gridCol w:w="2127"/>
        <w:gridCol w:w="2091"/>
      </w:tblGrid>
      <w:tr w:rsidR="00DC619B" w:rsidRPr="000816FB" w14:paraId="6AB33A47" w14:textId="77777777" w:rsidTr="00D578E8">
        <w:trPr>
          <w:trHeight w:val="340"/>
          <w:jc w:val="center"/>
        </w:trPr>
        <w:tc>
          <w:tcPr>
            <w:tcW w:w="57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B66AE7C" w14:textId="77777777" w:rsidR="00DC619B" w:rsidRPr="000816FB" w:rsidRDefault="00DC619B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bookmarkStart w:id="7" w:name="_Hlk194937912"/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D40AC3B" w14:textId="77777777" w:rsidR="00DC619B" w:rsidRPr="000816FB" w:rsidRDefault="00DC619B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51C1D76" w14:textId="77777777" w:rsidR="00DC619B" w:rsidRPr="000816FB" w:rsidRDefault="00DC619B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2A32363" w14:textId="77777777" w:rsidR="00DC619B" w:rsidRPr="000816FB" w:rsidRDefault="00DC619B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7917FFB" w14:textId="77777777" w:rsidR="00DC619B" w:rsidRPr="000816FB" w:rsidRDefault="00DC619B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3E7930F" w14:textId="77777777" w:rsidR="00DC619B" w:rsidRPr="000816FB" w:rsidRDefault="00DC619B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60155E0" w14:textId="77777777" w:rsidR="00DC619B" w:rsidRPr="000816FB" w:rsidRDefault="00DC619B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C4871C0" w14:textId="77777777" w:rsidR="00DC619B" w:rsidRPr="000816FB" w:rsidRDefault="00DC619B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tcBorders>
              <w:top w:val="single" w:sz="6" w:space="0" w:color="auto"/>
              <w:bottom w:val="single" w:sz="6" w:space="0" w:color="auto"/>
            </w:tcBorders>
          </w:tcPr>
          <w:p w14:paraId="6240CADC" w14:textId="77777777" w:rsidR="00DC619B" w:rsidRPr="000816FB" w:rsidRDefault="00DC619B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bookmarkEnd w:id="7"/>
      <w:tr w:rsidR="00100172" w:rsidRPr="000816FB" w14:paraId="1A19CBB7" w14:textId="675938F8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32FB9AAD" w14:textId="3C0D6713" w:rsidR="00FD3DBF" w:rsidRPr="000816FB" w:rsidRDefault="00033B10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7</w:t>
            </w:r>
          </w:p>
        </w:tc>
        <w:tc>
          <w:tcPr>
            <w:tcW w:w="860" w:type="dxa"/>
            <w:noWrap/>
            <w:hideMark/>
          </w:tcPr>
          <w:p w14:paraId="7969B2B0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.517</w:t>
            </w:r>
          </w:p>
        </w:tc>
        <w:tc>
          <w:tcPr>
            <w:tcW w:w="1156" w:type="dxa"/>
            <w:noWrap/>
            <w:hideMark/>
          </w:tcPr>
          <w:p w14:paraId="66F913F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1191" w:type="dxa"/>
            <w:noWrap/>
            <w:hideMark/>
          </w:tcPr>
          <w:p w14:paraId="7C7F67F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3EC4068F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1785" w:type="dxa"/>
            <w:noWrap/>
            <w:hideMark/>
          </w:tcPr>
          <w:p w14:paraId="013C6CCD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03.0512, 137.0615</w:t>
            </w:r>
          </w:p>
        </w:tc>
        <w:tc>
          <w:tcPr>
            <w:tcW w:w="3974" w:type="dxa"/>
            <w:noWrap/>
            <w:hideMark/>
          </w:tcPr>
          <w:p w14:paraId="0626A794" w14:textId="253508E2" w:rsidR="00FD3DBF" w:rsidRPr="000816FB" w:rsidRDefault="00614301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9-[6-[5-(1,3-dihydroxy-2-methyl-butyl)-3-methyl-tetrahydrofuran-2-yl]-5,6-dihydroxy-3-methyl-hex-2-enoyl]oxynonanoic acid</w:t>
            </w:r>
          </w:p>
        </w:tc>
        <w:tc>
          <w:tcPr>
            <w:tcW w:w="2582" w:type="dxa"/>
            <w:gridSpan w:val="2"/>
            <w:noWrap/>
            <w:hideMark/>
          </w:tcPr>
          <w:p w14:paraId="13F7879A" w14:textId="31F3E575" w:rsidR="00FD3DBF" w:rsidRPr="000816FB" w:rsidRDefault="00C1109A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KSIISLVQHFGDEP-UHFFFAOYSA-N</w:t>
            </w:r>
          </w:p>
        </w:tc>
        <w:tc>
          <w:tcPr>
            <w:tcW w:w="2091" w:type="dxa"/>
          </w:tcPr>
          <w:p w14:paraId="64EB72EF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603787B" w14:textId="37A529CB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6AA8D87E" w14:textId="74B0AC79" w:rsidR="00FD3DBF" w:rsidRPr="000816FB" w:rsidRDefault="00033B10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8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6A8641D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.605</w:t>
            </w:r>
          </w:p>
        </w:tc>
        <w:tc>
          <w:tcPr>
            <w:tcW w:w="1156" w:type="dxa"/>
            <w:noWrap/>
            <w:hideMark/>
          </w:tcPr>
          <w:p w14:paraId="3B984F30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</w:p>
        </w:tc>
        <w:tc>
          <w:tcPr>
            <w:tcW w:w="1191" w:type="dxa"/>
            <w:noWrap/>
            <w:hideMark/>
          </w:tcPr>
          <w:p w14:paraId="5D22B0DD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16E7F29E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4.68</w:t>
            </w:r>
          </w:p>
        </w:tc>
        <w:tc>
          <w:tcPr>
            <w:tcW w:w="1785" w:type="dxa"/>
            <w:noWrap/>
            <w:hideMark/>
          </w:tcPr>
          <w:p w14:paraId="5B535331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7.0691, 151.0410, 115.0554</w:t>
            </w:r>
          </w:p>
        </w:tc>
        <w:tc>
          <w:tcPr>
            <w:tcW w:w="3974" w:type="dxa"/>
            <w:noWrap/>
            <w:hideMark/>
          </w:tcPr>
          <w:p w14:paraId="26AB56B2" w14:textId="09E462C3" w:rsidR="00FD3DBF" w:rsidRPr="000816FB" w:rsidRDefault="00614301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[3,4,5-trihydroxy-6-[[3,4,5-trihydroxy-6-(hydroxymethyl)oxan-2-yl]oxymethyl]oxan-2-yl] 2,6,6-trimethylcyclohexene-1-carboxylate</w:t>
            </w:r>
          </w:p>
        </w:tc>
        <w:tc>
          <w:tcPr>
            <w:tcW w:w="2582" w:type="dxa"/>
            <w:gridSpan w:val="2"/>
            <w:noWrap/>
            <w:hideMark/>
          </w:tcPr>
          <w:p w14:paraId="1629A09E" w14:textId="6E0B8002" w:rsidR="00FD3DBF" w:rsidRPr="000816FB" w:rsidRDefault="00C1109A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RTXXFGOVQACIC-UHFFFAOYSA-N</w:t>
            </w:r>
          </w:p>
        </w:tc>
        <w:tc>
          <w:tcPr>
            <w:tcW w:w="2091" w:type="dxa"/>
          </w:tcPr>
          <w:p w14:paraId="56412AF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D3DBF" w:rsidRPr="000816FB" w14:paraId="073C4784" w14:textId="04E9D868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bottom w:val="nil"/>
            </w:tcBorders>
            <w:noWrap/>
            <w:hideMark/>
          </w:tcPr>
          <w:p w14:paraId="4810F6EF" w14:textId="38D58AC1" w:rsidR="00FD3DBF" w:rsidRPr="000816FB" w:rsidRDefault="00AA2C2C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9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bottom w:val="nil"/>
            </w:tcBorders>
            <w:noWrap/>
            <w:hideMark/>
          </w:tcPr>
          <w:p w14:paraId="4DDE1912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.915</w:t>
            </w:r>
          </w:p>
        </w:tc>
        <w:tc>
          <w:tcPr>
            <w:tcW w:w="1156" w:type="dxa"/>
            <w:tcBorders>
              <w:bottom w:val="nil"/>
            </w:tcBorders>
            <w:noWrap/>
            <w:hideMark/>
          </w:tcPr>
          <w:p w14:paraId="5C74B71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tcBorders>
              <w:bottom w:val="nil"/>
            </w:tcBorders>
            <w:noWrap/>
            <w:hideMark/>
          </w:tcPr>
          <w:p w14:paraId="04A17269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bottom w:val="nil"/>
            </w:tcBorders>
            <w:noWrap/>
            <w:hideMark/>
          </w:tcPr>
          <w:p w14:paraId="40AED354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64</w:t>
            </w:r>
          </w:p>
        </w:tc>
        <w:tc>
          <w:tcPr>
            <w:tcW w:w="1785" w:type="dxa"/>
            <w:tcBorders>
              <w:bottom w:val="nil"/>
            </w:tcBorders>
            <w:noWrap/>
            <w:hideMark/>
          </w:tcPr>
          <w:p w14:paraId="0DEE054D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0.0977, 144.0818</w:t>
            </w:r>
          </w:p>
        </w:tc>
        <w:tc>
          <w:tcPr>
            <w:tcW w:w="3974" w:type="dxa"/>
            <w:tcBorders>
              <w:bottom w:val="nil"/>
            </w:tcBorders>
            <w:noWrap/>
            <w:hideMark/>
          </w:tcPr>
          <w:p w14:paraId="7F4E0EE5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Piperchabamide D</w:t>
            </w:r>
          </w:p>
        </w:tc>
        <w:tc>
          <w:tcPr>
            <w:tcW w:w="2582" w:type="dxa"/>
            <w:gridSpan w:val="2"/>
            <w:tcBorders>
              <w:bottom w:val="nil"/>
            </w:tcBorders>
            <w:noWrap/>
            <w:hideMark/>
          </w:tcPr>
          <w:p w14:paraId="18A8A3A1" w14:textId="5411DCFA" w:rsidR="00684F44" w:rsidRPr="000816FB" w:rsidRDefault="00FD3DBF" w:rsidP="00033B1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DOGZABSTLUIXJO-WGDLNXRISA-N</w:t>
            </w:r>
          </w:p>
          <w:p w14:paraId="709E62AC" w14:textId="0708D31E" w:rsidR="00307E83" w:rsidRPr="000816FB" w:rsidRDefault="00307E83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091" w:type="dxa"/>
            <w:tcBorders>
              <w:bottom w:val="nil"/>
            </w:tcBorders>
          </w:tcPr>
          <w:p w14:paraId="1A1FD1AB" w14:textId="77777777" w:rsidR="00FD3DBF" w:rsidRPr="000816FB" w:rsidRDefault="00FD3DBF" w:rsidP="00FD3DB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3BD8D395" w14:textId="51BB5653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E903D24" w14:textId="7338DE0F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0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6E864BA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.949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3111C4C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7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11B7B2A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F4E9E9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7.02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1627F25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1.0385, 107.0504, 103.0532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1588860A" w14:textId="77777777" w:rsidR="00190632" w:rsidRPr="000816FB" w:rsidRDefault="00190632" w:rsidP="000816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Tsaokoflavanol 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318AFB56" w14:textId="74D74C66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1AEB99C1" w14:textId="6DED5951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jwvUmVjTnVtPjxEaXNwbGF5VGV4dD5bMl08L0Rpc3BsYXlUZXh0PjxyZWNvcmQ+PHJlYy1u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=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jwvUmVjTnVtPjxEaXNwbGF5VGV4dD5bMl08L0Rpc3BsYXlUZXh0PjxyZWNvcmQ+PHJlYy1u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=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2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471DC357" w14:textId="5B762E4B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</w:tcBorders>
            <w:noWrap/>
            <w:hideMark/>
          </w:tcPr>
          <w:p w14:paraId="0839BD98" w14:textId="0156D248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1</w:t>
            </w:r>
          </w:p>
        </w:tc>
        <w:tc>
          <w:tcPr>
            <w:tcW w:w="860" w:type="dxa"/>
            <w:tcBorders>
              <w:top w:val="nil"/>
            </w:tcBorders>
            <w:noWrap/>
            <w:hideMark/>
          </w:tcPr>
          <w:p w14:paraId="2A2B281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.104</w:t>
            </w:r>
          </w:p>
        </w:tc>
        <w:tc>
          <w:tcPr>
            <w:tcW w:w="1156" w:type="dxa"/>
            <w:tcBorders>
              <w:top w:val="nil"/>
            </w:tcBorders>
            <w:noWrap/>
            <w:hideMark/>
          </w:tcPr>
          <w:p w14:paraId="54AECDB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tcBorders>
              <w:top w:val="nil"/>
            </w:tcBorders>
            <w:noWrap/>
            <w:hideMark/>
          </w:tcPr>
          <w:p w14:paraId="5116652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</w:tcBorders>
            <w:noWrap/>
            <w:hideMark/>
          </w:tcPr>
          <w:p w14:paraId="63347A0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16</w:t>
            </w:r>
          </w:p>
        </w:tc>
        <w:tc>
          <w:tcPr>
            <w:tcW w:w="1785" w:type="dxa"/>
            <w:tcBorders>
              <w:top w:val="nil"/>
            </w:tcBorders>
            <w:noWrap/>
            <w:hideMark/>
          </w:tcPr>
          <w:p w14:paraId="6F3AB3C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91.0011, 163.0052</w:t>
            </w:r>
          </w:p>
        </w:tc>
        <w:tc>
          <w:tcPr>
            <w:tcW w:w="4429" w:type="dxa"/>
            <w:gridSpan w:val="2"/>
            <w:tcBorders>
              <w:top w:val="nil"/>
            </w:tcBorders>
            <w:noWrap/>
            <w:hideMark/>
          </w:tcPr>
          <w:p w14:paraId="3A102446" w14:textId="36FAE033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Malyngic acid*</w:t>
            </w:r>
          </w:p>
        </w:tc>
        <w:tc>
          <w:tcPr>
            <w:tcW w:w="2127" w:type="dxa"/>
            <w:tcBorders>
              <w:top w:val="nil"/>
            </w:tcBorders>
            <w:noWrap/>
            <w:hideMark/>
          </w:tcPr>
          <w:p w14:paraId="184C6DD2" w14:textId="6415FD80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MKYUCBXUUSZMQB-OADLNGDBSA-N</w:t>
            </w:r>
          </w:p>
        </w:tc>
        <w:tc>
          <w:tcPr>
            <w:tcW w:w="2091" w:type="dxa"/>
            <w:tcBorders>
              <w:top w:val="nil"/>
            </w:tcBorders>
          </w:tcPr>
          <w:p w14:paraId="5FDAE16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16979B59" w14:textId="6B05939D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5BDBC755" w14:textId="2246DF3B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2</w:t>
            </w:r>
          </w:p>
        </w:tc>
        <w:tc>
          <w:tcPr>
            <w:tcW w:w="860" w:type="dxa"/>
            <w:noWrap/>
            <w:hideMark/>
          </w:tcPr>
          <w:p w14:paraId="197AE2D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.172</w:t>
            </w:r>
          </w:p>
        </w:tc>
        <w:tc>
          <w:tcPr>
            <w:tcW w:w="1156" w:type="dxa"/>
            <w:noWrap/>
            <w:hideMark/>
          </w:tcPr>
          <w:p w14:paraId="1A5D3F9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noWrap/>
            <w:hideMark/>
          </w:tcPr>
          <w:p w14:paraId="065CD2B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320C173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.28</w:t>
            </w:r>
          </w:p>
        </w:tc>
        <w:tc>
          <w:tcPr>
            <w:tcW w:w="1785" w:type="dxa"/>
            <w:noWrap/>
            <w:hideMark/>
          </w:tcPr>
          <w:p w14:paraId="14E43C7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7.0553, 151.0385, 123.0447</w:t>
            </w:r>
          </w:p>
        </w:tc>
        <w:tc>
          <w:tcPr>
            <w:tcW w:w="4429" w:type="dxa"/>
            <w:gridSpan w:val="2"/>
            <w:noWrap/>
            <w:hideMark/>
          </w:tcPr>
          <w:p w14:paraId="12EFF7F3" w14:textId="0EF14AB4" w:rsidR="00190632" w:rsidRPr="000816FB" w:rsidRDefault="00C1109A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2127" w:type="dxa"/>
            <w:noWrap/>
            <w:hideMark/>
          </w:tcPr>
          <w:p w14:paraId="1B07D589" w14:textId="11018D13" w:rsidR="00190632" w:rsidRPr="000816FB" w:rsidRDefault="00C1109A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2091" w:type="dxa"/>
          </w:tcPr>
          <w:p w14:paraId="4FFCE98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67D8DB9F" w14:textId="349753FB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512F701C" w14:textId="67ABDE62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3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23ECC6A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.327</w:t>
            </w:r>
          </w:p>
        </w:tc>
        <w:tc>
          <w:tcPr>
            <w:tcW w:w="1156" w:type="dxa"/>
            <w:noWrap/>
            <w:hideMark/>
          </w:tcPr>
          <w:p w14:paraId="4D8DBE6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191" w:type="dxa"/>
            <w:noWrap/>
            <w:hideMark/>
          </w:tcPr>
          <w:p w14:paraId="51CE1EB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6B7CBC73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35</w:t>
            </w:r>
          </w:p>
        </w:tc>
        <w:tc>
          <w:tcPr>
            <w:tcW w:w="1785" w:type="dxa"/>
            <w:noWrap/>
            <w:hideMark/>
          </w:tcPr>
          <w:p w14:paraId="2B56788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3.0544, 151.0385, 123.0447</w:t>
            </w:r>
          </w:p>
        </w:tc>
        <w:tc>
          <w:tcPr>
            <w:tcW w:w="4429" w:type="dxa"/>
            <w:gridSpan w:val="2"/>
            <w:noWrap/>
            <w:hideMark/>
          </w:tcPr>
          <w:p w14:paraId="2F5B5493" w14:textId="13F173CE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Isotsaokoin</w:t>
            </w:r>
          </w:p>
        </w:tc>
        <w:tc>
          <w:tcPr>
            <w:tcW w:w="2127" w:type="dxa"/>
            <w:noWrap/>
            <w:hideMark/>
          </w:tcPr>
          <w:p w14:paraId="5DC84A57" w14:textId="7897C8BD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BXWAUXGOHHAIT-OPRDCNLKSA-N</w:t>
            </w:r>
          </w:p>
        </w:tc>
        <w:tc>
          <w:tcPr>
            <w:tcW w:w="2091" w:type="dxa"/>
          </w:tcPr>
          <w:p w14:paraId="2C7D94A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01BCDA11" w14:textId="68BCCE04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056E51CF" w14:textId="5AF7DC42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4</w:t>
            </w:r>
          </w:p>
        </w:tc>
        <w:tc>
          <w:tcPr>
            <w:tcW w:w="860" w:type="dxa"/>
            <w:noWrap/>
            <w:hideMark/>
          </w:tcPr>
          <w:p w14:paraId="74452D0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.38</w:t>
            </w:r>
          </w:p>
        </w:tc>
        <w:tc>
          <w:tcPr>
            <w:tcW w:w="1156" w:type="dxa"/>
            <w:noWrap/>
            <w:hideMark/>
          </w:tcPr>
          <w:p w14:paraId="1CDCE2D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7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1</w:t>
            </w:r>
          </w:p>
        </w:tc>
        <w:tc>
          <w:tcPr>
            <w:tcW w:w="1191" w:type="dxa"/>
            <w:noWrap/>
            <w:hideMark/>
          </w:tcPr>
          <w:p w14:paraId="60F763F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0DC3D3D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35</w:t>
            </w:r>
          </w:p>
        </w:tc>
        <w:tc>
          <w:tcPr>
            <w:tcW w:w="1785" w:type="dxa"/>
            <w:noWrap/>
            <w:hideMark/>
          </w:tcPr>
          <w:p w14:paraId="2CA31E1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71.1334, 123.0447</w:t>
            </w:r>
          </w:p>
        </w:tc>
        <w:tc>
          <w:tcPr>
            <w:tcW w:w="4429" w:type="dxa"/>
            <w:gridSpan w:val="2"/>
            <w:noWrap/>
            <w:hideMark/>
          </w:tcPr>
          <w:p w14:paraId="08C67F00" w14:textId="2E496E3B" w:rsidR="00190632" w:rsidRPr="000816FB" w:rsidRDefault="00C1109A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2127" w:type="dxa"/>
            <w:noWrap/>
            <w:hideMark/>
          </w:tcPr>
          <w:p w14:paraId="4202D547" w14:textId="3702EE17" w:rsidR="00190632" w:rsidRPr="000816FB" w:rsidRDefault="00C1109A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2091" w:type="dxa"/>
          </w:tcPr>
          <w:p w14:paraId="2E38594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67FF032" w14:textId="42C4D85F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4506666A" w14:textId="477F3609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5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2193B8B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.414</w:t>
            </w:r>
          </w:p>
        </w:tc>
        <w:tc>
          <w:tcPr>
            <w:tcW w:w="1156" w:type="dxa"/>
            <w:noWrap/>
            <w:hideMark/>
          </w:tcPr>
          <w:p w14:paraId="3B231F6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7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1191" w:type="dxa"/>
            <w:noWrap/>
            <w:hideMark/>
          </w:tcPr>
          <w:p w14:paraId="4D7865B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1EE4142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69</w:t>
            </w:r>
          </w:p>
        </w:tc>
        <w:tc>
          <w:tcPr>
            <w:tcW w:w="1785" w:type="dxa"/>
            <w:noWrap/>
            <w:hideMark/>
          </w:tcPr>
          <w:p w14:paraId="2EE4CAE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71.0627, 151.0410, 131.0748</w:t>
            </w:r>
          </w:p>
        </w:tc>
        <w:tc>
          <w:tcPr>
            <w:tcW w:w="4429" w:type="dxa"/>
            <w:gridSpan w:val="2"/>
            <w:noWrap/>
            <w:hideMark/>
          </w:tcPr>
          <w:p w14:paraId="1A4880A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Tsaokoflavanol P</w:t>
            </w:r>
          </w:p>
        </w:tc>
        <w:tc>
          <w:tcPr>
            <w:tcW w:w="2127" w:type="dxa"/>
            <w:noWrap/>
            <w:hideMark/>
          </w:tcPr>
          <w:p w14:paraId="6A7CF2EA" w14:textId="064CDB9F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</w:tcPr>
          <w:p w14:paraId="14AD927A" w14:textId="115E9310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jwvUmVjTnVtPjxEaXNwbGF5VGV4dD5bMl08L0Rpc3BsYXlUZXh0PjxyZWNvcmQ+PHJlYy1u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=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jwvUmVjTnVtPjxEaXNwbGF5VGV4dD5bMl08L0Rpc3BsYXlUZXh0PjxyZWNvcmQ+PHJlYy1u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=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2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3F31EF09" w14:textId="61D8FD41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052E8B4E" w14:textId="49A5AEA0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6</w:t>
            </w:r>
          </w:p>
        </w:tc>
        <w:tc>
          <w:tcPr>
            <w:tcW w:w="860" w:type="dxa"/>
            <w:noWrap/>
            <w:hideMark/>
          </w:tcPr>
          <w:p w14:paraId="65A2DA5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.448</w:t>
            </w:r>
          </w:p>
        </w:tc>
        <w:tc>
          <w:tcPr>
            <w:tcW w:w="1156" w:type="dxa"/>
            <w:noWrap/>
            <w:hideMark/>
          </w:tcPr>
          <w:p w14:paraId="339F45D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5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1191" w:type="dxa"/>
            <w:noWrap/>
            <w:hideMark/>
          </w:tcPr>
          <w:p w14:paraId="0047748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504EC2C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5.49</w:t>
            </w:r>
          </w:p>
        </w:tc>
        <w:tc>
          <w:tcPr>
            <w:tcW w:w="1785" w:type="dxa"/>
            <w:noWrap/>
            <w:hideMark/>
          </w:tcPr>
          <w:p w14:paraId="789219D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1.0385,  123.0447, 105.0695</w:t>
            </w:r>
          </w:p>
        </w:tc>
        <w:tc>
          <w:tcPr>
            <w:tcW w:w="4429" w:type="dxa"/>
            <w:gridSpan w:val="2"/>
            <w:noWrap/>
            <w:hideMark/>
          </w:tcPr>
          <w:p w14:paraId="17F5358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momutsaokin F*</w:t>
            </w:r>
          </w:p>
        </w:tc>
        <w:tc>
          <w:tcPr>
            <w:tcW w:w="2127" w:type="dxa"/>
            <w:noWrap/>
            <w:hideMark/>
          </w:tcPr>
          <w:p w14:paraId="3513445A" w14:textId="3CEC7F9E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</w:tcPr>
          <w:p w14:paraId="5C788386" w14:textId="4F825279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e&lt;/Author&gt;&lt;Year&gt;2021&lt;/Year&gt;&lt;RecNum&gt;81&lt;/RecNum&gt;&lt;DisplayText&gt;[4]&lt;/DisplayText&gt;&lt;record&gt;&lt;rec-number&gt;81&lt;/rec-number&gt;&lt;foreign-keys&gt;&lt;key app="EN" db-id="sasrtapfs9d5zteeve5xtefzws2exf5exa0a" timestamp="1731240940"&gt;81&lt;/key&gt;&lt;/foreign-keys&gt;&lt;ref-type name="Journal Article"&gt;17&lt;/ref-type&gt;&lt;contributors&gt;&lt;authors&gt;&lt;author&gt;He, Xiao-FengChen, Ji-JunHuang, Xiao-YanHu, JingZhang, Xu-KeGuo, Yuan-QiangZhang, Xue-MeiGeng, Chang-An&lt;/author&gt;&lt;/authors&gt;&lt;/contributors&gt;&lt;titles&gt;&lt;title&gt;The antidiabetic potency of Amomum tsao-ko and its active flavanols, as PTP1B selective and alpha-glucosidase dual inhibitors&lt;/title&gt;&lt;secondary-title&gt;Industrial Crops and Products&lt;/secondary-title&gt;&lt;/titles&gt;&lt;periodical&gt;&lt;full-title&gt;Industrial Crops and Products&lt;/full-title&gt;&lt;/periodical&gt;&lt;volume&gt;160&lt;/volume&gt;&lt;number&gt;1&lt;/number&gt;&lt;dates&gt;&lt;year&gt;2021&lt;/year&gt;&lt;/dates&gt;&lt;urls&gt;&lt;/urls&gt;&lt;/record&gt;&lt;/Cite&gt;&lt;/EndNote&gt;</w:instrTex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4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29812F68" w14:textId="165A8E83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79AC0AE7" w14:textId="7648C857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7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582B299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.569</w:t>
            </w:r>
          </w:p>
        </w:tc>
        <w:tc>
          <w:tcPr>
            <w:tcW w:w="1156" w:type="dxa"/>
            <w:noWrap/>
            <w:hideMark/>
          </w:tcPr>
          <w:p w14:paraId="0AE67E0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noWrap/>
            <w:hideMark/>
          </w:tcPr>
          <w:p w14:paraId="477D06D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227D3AF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58</w:t>
            </w:r>
          </w:p>
        </w:tc>
        <w:tc>
          <w:tcPr>
            <w:tcW w:w="1785" w:type="dxa"/>
            <w:noWrap/>
            <w:hideMark/>
          </w:tcPr>
          <w:p w14:paraId="394B875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1.0385, 105.0695</w:t>
            </w:r>
          </w:p>
        </w:tc>
        <w:tc>
          <w:tcPr>
            <w:tcW w:w="4429" w:type="dxa"/>
            <w:gridSpan w:val="2"/>
            <w:noWrap/>
            <w:hideMark/>
          </w:tcPr>
          <w:p w14:paraId="2194199B" w14:textId="4D5CC42B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-acetoxy-5- hydroxy-1,7-bis(4-hydroxyphenyl) heptane</w:t>
            </w:r>
          </w:p>
        </w:tc>
        <w:tc>
          <w:tcPr>
            <w:tcW w:w="2127" w:type="dxa"/>
            <w:noWrap/>
            <w:hideMark/>
          </w:tcPr>
          <w:p w14:paraId="49A71298" w14:textId="159823A9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</w:tcPr>
          <w:p w14:paraId="2B1A0179" w14:textId="25D9401C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zwvUmVjTnVtPjxEaXNwbGF5VGV4dD5bM108L0Rpc3BsYXlUZXh0PjxyZWNvcmQ+PHJlYy1u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zwvUmVjTnVtPjxEaXNwbGF5VGV4dD5bM108L0Rpc3BsYXlUZXh0PjxyZWNvcmQ+PHJlYy1u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3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46136E18" w14:textId="1FB7362E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5C04689E" w14:textId="1E0A785E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8</w:t>
            </w:r>
          </w:p>
        </w:tc>
        <w:tc>
          <w:tcPr>
            <w:tcW w:w="860" w:type="dxa"/>
            <w:noWrap/>
            <w:hideMark/>
          </w:tcPr>
          <w:p w14:paraId="302E6C5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.603</w:t>
            </w:r>
          </w:p>
        </w:tc>
        <w:tc>
          <w:tcPr>
            <w:tcW w:w="1156" w:type="dxa"/>
            <w:noWrap/>
            <w:hideMark/>
          </w:tcPr>
          <w:p w14:paraId="7FFDF6A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3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1191" w:type="dxa"/>
            <w:noWrap/>
            <w:hideMark/>
          </w:tcPr>
          <w:p w14:paraId="4CEC4A5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1FECFE8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3.65</w:t>
            </w:r>
          </w:p>
        </w:tc>
        <w:tc>
          <w:tcPr>
            <w:tcW w:w="1785" w:type="dxa"/>
            <w:noWrap/>
            <w:hideMark/>
          </w:tcPr>
          <w:p w14:paraId="61EDD58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7.0553, 123.0447, 107.0482</w:t>
            </w:r>
          </w:p>
        </w:tc>
        <w:tc>
          <w:tcPr>
            <w:tcW w:w="4429" w:type="dxa"/>
            <w:gridSpan w:val="2"/>
            <w:noWrap/>
            <w:hideMark/>
          </w:tcPr>
          <w:p w14:paraId="7C25EE10" w14:textId="7ADE81A1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Tsaokoflavanol A</w:t>
            </w:r>
          </w:p>
        </w:tc>
        <w:tc>
          <w:tcPr>
            <w:tcW w:w="2127" w:type="dxa"/>
            <w:noWrap/>
            <w:hideMark/>
          </w:tcPr>
          <w:p w14:paraId="562AE155" w14:textId="0180166D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</w:tcPr>
          <w:p w14:paraId="52A65787" w14:textId="2ED2B52F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jwvUmVjTnVtPjxEaXNwbGF5VGV4dD5bMl08L0Rpc3BsYXlUZXh0PjxyZWNvcmQ+PHJlYy1u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=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jwvUmVjTnVtPjxEaXNwbGF5VGV4dD5bMl08L0Rpc3BsYXlUZXh0PjxyZWNvcmQ+PHJlYy1u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=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2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</w:tbl>
    <w:p w14:paraId="05742A31" w14:textId="297F0A1A" w:rsidR="00BB7D39" w:rsidRPr="00684A7F" w:rsidRDefault="00BB7D39">
      <w:pPr>
        <w:rPr>
          <w:rFonts w:hint="eastAsia"/>
          <w:sz w:val="20"/>
          <w:szCs w:val="21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 (</w:t>
      </w:r>
      <w:r w:rsidRPr="00684A7F">
        <w:rPr>
          <w:rFonts w:ascii="Times New Roman" w:hAnsi="Times New Roman" w:cs="Times New Roman"/>
          <w:b/>
          <w:bCs/>
          <w:i/>
          <w:iCs/>
          <w:sz w:val="18"/>
          <w:szCs w:val="18"/>
        </w:rPr>
        <w:t>continued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)</w:t>
      </w:r>
    </w:p>
    <w:tbl>
      <w:tblPr>
        <w:tblStyle w:val="af0"/>
        <w:tblW w:w="15026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"/>
        <w:gridCol w:w="860"/>
        <w:gridCol w:w="1156"/>
        <w:gridCol w:w="1191"/>
        <w:gridCol w:w="811"/>
        <w:gridCol w:w="1785"/>
        <w:gridCol w:w="4429"/>
        <w:gridCol w:w="2127"/>
        <w:gridCol w:w="2091"/>
      </w:tblGrid>
      <w:tr w:rsidR="00BB7D39" w:rsidRPr="000816FB" w14:paraId="30E61303" w14:textId="77777777" w:rsidTr="00D578E8">
        <w:trPr>
          <w:trHeight w:val="340"/>
          <w:jc w:val="center"/>
        </w:trPr>
        <w:tc>
          <w:tcPr>
            <w:tcW w:w="57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F24288C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bookmarkStart w:id="8" w:name="_Hlk194938223"/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934768D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CB4C415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DD330B3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9FFF90D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C024022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D636570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9377B16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tcBorders>
              <w:top w:val="single" w:sz="6" w:space="0" w:color="auto"/>
              <w:bottom w:val="single" w:sz="6" w:space="0" w:color="auto"/>
            </w:tcBorders>
          </w:tcPr>
          <w:p w14:paraId="1079EF82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bookmarkEnd w:id="8"/>
      <w:tr w:rsidR="00100172" w:rsidRPr="000816FB" w14:paraId="03795D06" w14:textId="5278C78F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72735DFD" w14:textId="7ADE78A3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9</w:t>
            </w:r>
          </w:p>
        </w:tc>
        <w:tc>
          <w:tcPr>
            <w:tcW w:w="860" w:type="dxa"/>
            <w:noWrap/>
            <w:hideMark/>
          </w:tcPr>
          <w:p w14:paraId="4EE9B9D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.758</w:t>
            </w:r>
          </w:p>
        </w:tc>
        <w:tc>
          <w:tcPr>
            <w:tcW w:w="1156" w:type="dxa"/>
            <w:noWrap/>
            <w:hideMark/>
          </w:tcPr>
          <w:p w14:paraId="778BE5A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1191" w:type="dxa"/>
            <w:noWrap/>
            <w:hideMark/>
          </w:tcPr>
          <w:p w14:paraId="4CF5B1A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08ADFF4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3.32</w:t>
            </w:r>
          </w:p>
        </w:tc>
        <w:tc>
          <w:tcPr>
            <w:tcW w:w="1785" w:type="dxa"/>
            <w:noWrap/>
            <w:hideMark/>
          </w:tcPr>
          <w:p w14:paraId="16283BC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7.0744, 137.0591</w:t>
            </w:r>
          </w:p>
        </w:tc>
        <w:tc>
          <w:tcPr>
            <w:tcW w:w="4429" w:type="dxa"/>
            <w:noWrap/>
            <w:hideMark/>
          </w:tcPr>
          <w:p w14:paraId="208A6FCE" w14:textId="451FFFCA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Quassin</w:t>
            </w:r>
          </w:p>
        </w:tc>
        <w:tc>
          <w:tcPr>
            <w:tcW w:w="2127" w:type="dxa"/>
            <w:noWrap/>
            <w:hideMark/>
          </w:tcPr>
          <w:p w14:paraId="79EFE6E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IOSXSVZRTUWBHC-LBTVDEKVSA-N</w:t>
            </w:r>
          </w:p>
        </w:tc>
        <w:tc>
          <w:tcPr>
            <w:tcW w:w="2091" w:type="dxa"/>
          </w:tcPr>
          <w:p w14:paraId="7E8C99E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3F7E47DD" w14:textId="72F934C4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61F25877" w14:textId="613A9FF9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0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2938AA4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.792</w:t>
            </w:r>
          </w:p>
        </w:tc>
        <w:tc>
          <w:tcPr>
            <w:tcW w:w="1156" w:type="dxa"/>
            <w:noWrap/>
            <w:hideMark/>
          </w:tcPr>
          <w:p w14:paraId="7DE9C9A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</w:p>
        </w:tc>
        <w:tc>
          <w:tcPr>
            <w:tcW w:w="1191" w:type="dxa"/>
            <w:noWrap/>
            <w:hideMark/>
          </w:tcPr>
          <w:p w14:paraId="0CE9CD4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007607A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25</w:t>
            </w:r>
          </w:p>
        </w:tc>
        <w:tc>
          <w:tcPr>
            <w:tcW w:w="1785" w:type="dxa"/>
            <w:noWrap/>
            <w:hideMark/>
          </w:tcPr>
          <w:p w14:paraId="4B111F4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9.0234, 123.0447, 107.0504</w:t>
            </w:r>
          </w:p>
        </w:tc>
        <w:tc>
          <w:tcPr>
            <w:tcW w:w="4429" w:type="dxa"/>
            <w:noWrap/>
            <w:hideMark/>
          </w:tcPr>
          <w:p w14:paraId="6AE915A5" w14:textId="03565E90" w:rsidR="00190632" w:rsidRPr="000816FB" w:rsidRDefault="004E6647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3-[2-[6-[6-[[3,4-dihydroxy-4-(hydroxymethyl)oxolan-2-yl]oxymethyl]-3,4,5-trihydroxyoxan-2-yl]oxy-1,2,4a-trimethyl-5-methylidene-3,4,6,7,8,8a-hexahydro-2H-naphthalen-1-yl]ethyl]-2H-furan-5-one</w:t>
            </w:r>
          </w:p>
        </w:tc>
        <w:tc>
          <w:tcPr>
            <w:tcW w:w="2127" w:type="dxa"/>
            <w:noWrap/>
            <w:hideMark/>
          </w:tcPr>
          <w:p w14:paraId="0AF04B1D" w14:textId="6EB5B6C9" w:rsidR="00190632" w:rsidRPr="000816FB" w:rsidRDefault="00C1109A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KQPKSUMKQCUJM-UHFFFAOYSA-N</w:t>
            </w:r>
          </w:p>
        </w:tc>
        <w:tc>
          <w:tcPr>
            <w:tcW w:w="2091" w:type="dxa"/>
          </w:tcPr>
          <w:p w14:paraId="5D6A3B2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6FA4312C" w14:textId="4F6C8CC1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741"/>
          <w:jc w:val="center"/>
        </w:trPr>
        <w:tc>
          <w:tcPr>
            <w:tcW w:w="576" w:type="dxa"/>
            <w:tcBorders>
              <w:bottom w:val="nil"/>
            </w:tcBorders>
            <w:noWrap/>
            <w:hideMark/>
          </w:tcPr>
          <w:p w14:paraId="6A97C931" w14:textId="211802BA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1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bottom w:val="nil"/>
            </w:tcBorders>
            <w:noWrap/>
            <w:hideMark/>
          </w:tcPr>
          <w:p w14:paraId="5C0E49D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.846</w:t>
            </w:r>
          </w:p>
        </w:tc>
        <w:tc>
          <w:tcPr>
            <w:tcW w:w="1156" w:type="dxa"/>
            <w:tcBorders>
              <w:bottom w:val="nil"/>
            </w:tcBorders>
            <w:noWrap/>
            <w:hideMark/>
          </w:tcPr>
          <w:p w14:paraId="2B32E22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9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1191" w:type="dxa"/>
            <w:tcBorders>
              <w:bottom w:val="nil"/>
            </w:tcBorders>
            <w:noWrap/>
            <w:hideMark/>
          </w:tcPr>
          <w:p w14:paraId="5A1A6BA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bottom w:val="nil"/>
            </w:tcBorders>
            <w:noWrap/>
            <w:hideMark/>
          </w:tcPr>
          <w:p w14:paraId="42A0A0B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7.26</w:t>
            </w:r>
          </w:p>
        </w:tc>
        <w:tc>
          <w:tcPr>
            <w:tcW w:w="1785" w:type="dxa"/>
            <w:tcBorders>
              <w:bottom w:val="nil"/>
            </w:tcBorders>
            <w:noWrap/>
            <w:hideMark/>
          </w:tcPr>
          <w:p w14:paraId="2742450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9.0905, 151.0385</w:t>
            </w:r>
          </w:p>
        </w:tc>
        <w:tc>
          <w:tcPr>
            <w:tcW w:w="4429" w:type="dxa"/>
            <w:tcBorders>
              <w:bottom w:val="nil"/>
            </w:tcBorders>
            <w:noWrap/>
            <w:hideMark/>
          </w:tcPr>
          <w:p w14:paraId="345FE2E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(6R,9S)-3-Oxo-alpha-ionol glucoside</w:t>
            </w:r>
          </w:p>
        </w:tc>
        <w:tc>
          <w:tcPr>
            <w:tcW w:w="2127" w:type="dxa"/>
            <w:tcBorders>
              <w:bottom w:val="nil"/>
            </w:tcBorders>
            <w:noWrap/>
            <w:hideMark/>
          </w:tcPr>
          <w:p w14:paraId="5D8FC5C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SZOPSAFLRCYJCX-UHFFFAOYSA-N</w:t>
            </w:r>
          </w:p>
        </w:tc>
        <w:tc>
          <w:tcPr>
            <w:tcW w:w="2091" w:type="dxa"/>
            <w:tcBorders>
              <w:bottom w:val="nil"/>
            </w:tcBorders>
          </w:tcPr>
          <w:p w14:paraId="1260A16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3232667C" w14:textId="201DC038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08FF4DD0" w14:textId="3BB97B6B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2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4558DC8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.88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7D11418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1A0C602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67D2100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2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00BE0EE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7.0744, 115.055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164D668B" w14:textId="77A4BD6C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-acetate 2,8-decadiene-10-ol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32639AB2" w14:textId="6D8D20E1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3063F438" w14:textId="2757E693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ee&lt;/Author&gt;&lt;Year&gt;2019&lt;/Year&gt;&lt;RecNum&gt;78&lt;/RecNum&gt;&lt;DisplayText&gt;[5]&lt;/DisplayText&gt;&lt;record&gt;&lt;rec-number&gt;78&lt;/rec-number&gt;&lt;foreign-keys&gt;&lt;key app="EN" db-id="sasrtapfs9d5zteeve5xtefzws2exf5exa0a" timestamp="1731240310"&gt;78&lt;/key&gt;&lt;/foreign-keys&gt;&lt;ref-type name="Journal Article"&gt;17&lt;/ref-type&gt;&lt;contributors&gt;&lt;authors&gt;&lt;author&gt;Lee, S.&lt;/author&gt;&lt;author&gt;Lee, J. C.&lt;/author&gt;&lt;author&gt;Subedi, L.&lt;/author&gt;&lt;author&gt;Cho, K. H.&lt;/author&gt;&lt;author&gt;Kim, S. Y.&lt;/author&gt;&lt;author&gt;Park, H. J.&lt;/author&gt;&lt;author&gt;Kim, K. H.&lt;/author&gt;&lt;/authors&gt;&lt;/contributors&gt;&lt;auth-address&gt;School of Pharmacy, Sungkyunkwan University Suwon 16419 Republic of Korea khkim83@skku.edu +82-31-290-7730 +82-31-290-7700.&amp;#xD;College of Pharmacy, Gachon University 191 Hambakmoero, Yeonsu-gu Incheon 21936 Republic of Korea.&lt;/auth-address&gt;&lt;titles&gt;&lt;title&gt;Bioactive compounds from the seeds of Amomum tsaoko Crevost et Lemaire, a Chinese spice as inhibitors of sphingosine kinases, SPHK1/2&lt;/title&gt;&lt;secondary-title&gt;RSC Adv&lt;/secondary-title&gt;&lt;/titles&gt;&lt;periodical&gt;&lt;full-title&gt;RSC Adv&lt;/full-title&gt;&lt;/periodical&gt;&lt;pages&gt;33957-33968&lt;/pages&gt;&lt;volume&gt;9&lt;/volume&gt;&lt;number&gt;58&lt;/number&gt;&lt;edition&gt;20191022&lt;/edition&gt;&lt;dates&gt;&lt;year&gt;2019&lt;/year&gt;&lt;pub-dates&gt;&lt;date&gt;Oct 18&lt;/date&gt;&lt;/pub-dates&gt;&lt;/dates&gt;&lt;isbn&gt;2046-2069&lt;/isbn&gt;&lt;accession-num&gt;35528925&lt;/accession-num&gt;&lt;urls&gt;&lt;/urls&gt;&lt;custom1&gt;There are no conflicts to declare.&lt;/custom1&gt;&lt;custom2&gt;PMC9073669&lt;/custom2&gt;&lt;electronic-resource-num&gt;10.1039/c9ra07988b&lt;/electronic-resource-num&gt;&lt;remote-database-provider&gt;NLM&lt;/remote-database-provider&gt;&lt;language&gt;eng&lt;/language&gt;&lt;/record&gt;&lt;/Cite&gt;&lt;/EndNote&gt;</w:instrTex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5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3D278B68" w14:textId="059CD3F3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52926DA3" w14:textId="312D694C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3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684EC7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.001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4470056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188BB2B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2539A6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2.95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1C563FC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7.1354, 167.0691, 115.055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33DA56A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,5-dihydroxy-1-(4-hydroxy-3-methoxyphenyl)-7-(3,4-dihy- droxyphenyl)hepta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5A3BA4A1" w14:textId="7F5593AC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6C7BCF51" w14:textId="4A839FDC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zwvUmVjTnVtPjxEaXNwbGF5VGV4dD5bM108L0Rpc3BsYXlUZXh0PjxyZWNvcmQ+PHJlYy1u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TwvQXV0aG9yPjxZZWFyPjIwMjA8L1llYXI+PFJlY051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3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21108D27" w14:textId="64CD3F8C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</w:tcBorders>
            <w:noWrap/>
            <w:hideMark/>
          </w:tcPr>
          <w:p w14:paraId="311BE33B" w14:textId="35D708C7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4</w:t>
            </w:r>
          </w:p>
        </w:tc>
        <w:tc>
          <w:tcPr>
            <w:tcW w:w="860" w:type="dxa"/>
            <w:tcBorders>
              <w:top w:val="nil"/>
            </w:tcBorders>
            <w:noWrap/>
            <w:hideMark/>
          </w:tcPr>
          <w:p w14:paraId="15E92F1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.19</w:t>
            </w:r>
          </w:p>
        </w:tc>
        <w:tc>
          <w:tcPr>
            <w:tcW w:w="1156" w:type="dxa"/>
            <w:tcBorders>
              <w:top w:val="nil"/>
            </w:tcBorders>
            <w:noWrap/>
            <w:hideMark/>
          </w:tcPr>
          <w:p w14:paraId="2DC06B5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1191" w:type="dxa"/>
            <w:tcBorders>
              <w:top w:val="nil"/>
            </w:tcBorders>
            <w:noWrap/>
            <w:hideMark/>
          </w:tcPr>
          <w:p w14:paraId="49E27DE3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</w:tcBorders>
            <w:noWrap/>
            <w:hideMark/>
          </w:tcPr>
          <w:p w14:paraId="1104376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.29</w:t>
            </w:r>
          </w:p>
        </w:tc>
        <w:tc>
          <w:tcPr>
            <w:tcW w:w="1785" w:type="dxa"/>
            <w:tcBorders>
              <w:top w:val="nil"/>
            </w:tcBorders>
            <w:noWrap/>
            <w:hideMark/>
          </w:tcPr>
          <w:p w14:paraId="69CEE86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5.0554. 107.0504</w:t>
            </w:r>
          </w:p>
        </w:tc>
        <w:tc>
          <w:tcPr>
            <w:tcW w:w="4429" w:type="dxa"/>
            <w:tcBorders>
              <w:top w:val="nil"/>
            </w:tcBorders>
            <w:noWrap/>
            <w:hideMark/>
          </w:tcPr>
          <w:p w14:paraId="41B76E4C" w14:textId="0603DEA9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uminaldehyde</w:t>
            </w:r>
          </w:p>
        </w:tc>
        <w:tc>
          <w:tcPr>
            <w:tcW w:w="2127" w:type="dxa"/>
            <w:tcBorders>
              <w:top w:val="nil"/>
            </w:tcBorders>
            <w:noWrap/>
            <w:hideMark/>
          </w:tcPr>
          <w:p w14:paraId="350F2523" w14:textId="71FCE641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WTWBUQJHJGUZCY-UHFFFAOYSA-N</w:t>
            </w:r>
          </w:p>
        </w:tc>
        <w:tc>
          <w:tcPr>
            <w:tcW w:w="2091" w:type="dxa"/>
            <w:tcBorders>
              <w:top w:val="nil"/>
            </w:tcBorders>
          </w:tcPr>
          <w:p w14:paraId="310BD81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B3515D8" w14:textId="503C01B1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26EE3060" w14:textId="7A39C70F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5</w:t>
            </w:r>
          </w:p>
        </w:tc>
        <w:tc>
          <w:tcPr>
            <w:tcW w:w="860" w:type="dxa"/>
            <w:noWrap/>
            <w:hideMark/>
          </w:tcPr>
          <w:p w14:paraId="1AC29E1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.379</w:t>
            </w:r>
          </w:p>
        </w:tc>
        <w:tc>
          <w:tcPr>
            <w:tcW w:w="1156" w:type="dxa"/>
            <w:noWrap/>
            <w:hideMark/>
          </w:tcPr>
          <w:p w14:paraId="3738335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9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1191" w:type="dxa"/>
            <w:noWrap/>
            <w:hideMark/>
          </w:tcPr>
          <w:p w14:paraId="02179AE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5E9D7BA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93</w:t>
            </w:r>
          </w:p>
        </w:tc>
        <w:tc>
          <w:tcPr>
            <w:tcW w:w="1785" w:type="dxa"/>
            <w:noWrap/>
            <w:hideMark/>
          </w:tcPr>
          <w:p w14:paraId="5A9CE42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1.0410, 137.0615, 107.0504</w:t>
            </w:r>
          </w:p>
        </w:tc>
        <w:tc>
          <w:tcPr>
            <w:tcW w:w="4429" w:type="dxa"/>
            <w:noWrap/>
            <w:hideMark/>
          </w:tcPr>
          <w:p w14:paraId="4FE95EAB" w14:textId="5EB9675E" w:rsidR="00190632" w:rsidRPr="000816FB" w:rsidRDefault="00AC7A71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2127" w:type="dxa"/>
            <w:noWrap/>
            <w:hideMark/>
          </w:tcPr>
          <w:p w14:paraId="46E1B04B" w14:textId="7A8A53C4" w:rsidR="00190632" w:rsidRPr="000816FB" w:rsidRDefault="00AC7A71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2091" w:type="dxa"/>
          </w:tcPr>
          <w:p w14:paraId="2919BC3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3ED64FB7" w14:textId="2C8A4ADF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34B09312" w14:textId="362D4647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6</w:t>
            </w:r>
            <w:r w:rsidR="00BB41EF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7506EF0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.5</w:t>
            </w:r>
          </w:p>
        </w:tc>
        <w:tc>
          <w:tcPr>
            <w:tcW w:w="1156" w:type="dxa"/>
            <w:noWrap/>
            <w:hideMark/>
          </w:tcPr>
          <w:p w14:paraId="260CE96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</w:p>
        </w:tc>
        <w:tc>
          <w:tcPr>
            <w:tcW w:w="1191" w:type="dxa"/>
            <w:noWrap/>
            <w:hideMark/>
          </w:tcPr>
          <w:p w14:paraId="5863436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731C98B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.75</w:t>
            </w:r>
          </w:p>
        </w:tc>
        <w:tc>
          <w:tcPr>
            <w:tcW w:w="1785" w:type="dxa"/>
            <w:noWrap/>
            <w:hideMark/>
          </w:tcPr>
          <w:p w14:paraId="2B1C3C7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03.0879, 167.0717</w:t>
            </w:r>
          </w:p>
        </w:tc>
        <w:tc>
          <w:tcPr>
            <w:tcW w:w="4429" w:type="dxa"/>
            <w:noWrap/>
            <w:hideMark/>
          </w:tcPr>
          <w:p w14:paraId="7549594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Taxuspinanane J</w:t>
            </w:r>
          </w:p>
        </w:tc>
        <w:tc>
          <w:tcPr>
            <w:tcW w:w="2127" w:type="dxa"/>
            <w:noWrap/>
            <w:hideMark/>
          </w:tcPr>
          <w:p w14:paraId="19F3F3A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PPZXDJGRIUOJEB-ODILUHENSA-N</w:t>
            </w:r>
          </w:p>
        </w:tc>
        <w:tc>
          <w:tcPr>
            <w:tcW w:w="2091" w:type="dxa"/>
          </w:tcPr>
          <w:p w14:paraId="50671CA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9FB75F8" w14:textId="1EC35C75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3EBCEC5B" w14:textId="73143964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7</w:t>
            </w:r>
          </w:p>
        </w:tc>
        <w:tc>
          <w:tcPr>
            <w:tcW w:w="860" w:type="dxa"/>
            <w:noWrap/>
            <w:hideMark/>
          </w:tcPr>
          <w:p w14:paraId="70C446D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.622</w:t>
            </w:r>
          </w:p>
        </w:tc>
        <w:tc>
          <w:tcPr>
            <w:tcW w:w="1156" w:type="dxa"/>
            <w:noWrap/>
            <w:hideMark/>
          </w:tcPr>
          <w:p w14:paraId="34DE492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1191" w:type="dxa"/>
            <w:noWrap/>
            <w:hideMark/>
          </w:tcPr>
          <w:p w14:paraId="4EA9F71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697A4DC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72</w:t>
            </w:r>
          </w:p>
        </w:tc>
        <w:tc>
          <w:tcPr>
            <w:tcW w:w="1785" w:type="dxa"/>
            <w:noWrap/>
            <w:hideMark/>
          </w:tcPr>
          <w:p w14:paraId="1407C71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1.0885, 151.0410</w:t>
            </w:r>
          </w:p>
        </w:tc>
        <w:tc>
          <w:tcPr>
            <w:tcW w:w="4429" w:type="dxa"/>
            <w:noWrap/>
            <w:hideMark/>
          </w:tcPr>
          <w:p w14:paraId="096E2689" w14:textId="5D81A7C6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haetoaurin</w:t>
            </w:r>
          </w:p>
        </w:tc>
        <w:tc>
          <w:tcPr>
            <w:tcW w:w="2127" w:type="dxa"/>
            <w:noWrap/>
            <w:hideMark/>
          </w:tcPr>
          <w:p w14:paraId="61C9136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IIUMSUVLRUBHEB-UHFFFAOYSA-N</w:t>
            </w:r>
          </w:p>
        </w:tc>
        <w:tc>
          <w:tcPr>
            <w:tcW w:w="2091" w:type="dxa"/>
          </w:tcPr>
          <w:p w14:paraId="47BEBEE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EE44253" w14:textId="7BAEB247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bottom w:val="single" w:sz="6" w:space="0" w:color="auto"/>
            </w:tcBorders>
            <w:noWrap/>
            <w:hideMark/>
          </w:tcPr>
          <w:p w14:paraId="3EE99378" w14:textId="1D12790D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8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bottom w:val="single" w:sz="6" w:space="0" w:color="auto"/>
            </w:tcBorders>
            <w:noWrap/>
            <w:hideMark/>
          </w:tcPr>
          <w:p w14:paraId="21CB3D7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.689</w:t>
            </w:r>
          </w:p>
        </w:tc>
        <w:tc>
          <w:tcPr>
            <w:tcW w:w="1156" w:type="dxa"/>
            <w:tcBorders>
              <w:bottom w:val="single" w:sz="6" w:space="0" w:color="auto"/>
            </w:tcBorders>
            <w:noWrap/>
            <w:hideMark/>
          </w:tcPr>
          <w:p w14:paraId="0D027E3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1191" w:type="dxa"/>
            <w:tcBorders>
              <w:bottom w:val="single" w:sz="6" w:space="0" w:color="auto"/>
            </w:tcBorders>
            <w:noWrap/>
            <w:hideMark/>
          </w:tcPr>
          <w:p w14:paraId="33AFBD7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bottom w:val="single" w:sz="6" w:space="0" w:color="auto"/>
            </w:tcBorders>
            <w:noWrap/>
            <w:hideMark/>
          </w:tcPr>
          <w:p w14:paraId="7805849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.94</w:t>
            </w:r>
          </w:p>
        </w:tc>
        <w:tc>
          <w:tcPr>
            <w:tcW w:w="1785" w:type="dxa"/>
            <w:tcBorders>
              <w:bottom w:val="single" w:sz="6" w:space="0" w:color="auto"/>
            </w:tcBorders>
            <w:noWrap/>
            <w:hideMark/>
          </w:tcPr>
          <w:p w14:paraId="06BD157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51.0968, 181.0885</w:t>
            </w:r>
          </w:p>
        </w:tc>
        <w:tc>
          <w:tcPr>
            <w:tcW w:w="4429" w:type="dxa"/>
            <w:tcBorders>
              <w:bottom w:val="single" w:sz="6" w:space="0" w:color="auto"/>
            </w:tcBorders>
            <w:noWrap/>
            <w:hideMark/>
          </w:tcPr>
          <w:p w14:paraId="1EEE1489" w14:textId="5CC794C6" w:rsidR="00BB7D39" w:rsidRPr="000816FB" w:rsidRDefault="004E6647" w:rsidP="00BB7D3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2-[3-(3,5-dihydroxyphenyl)-6-hydroxy-2-(4-hydroxyphenyl)-2,3-dihydro-1-benzofuran-5-yl]-5,7-dihydroxy-8-(3-methylbuta-1,3-dienyl)-2,3-dihydrochromen-4-one</w:t>
            </w:r>
          </w:p>
        </w:tc>
        <w:tc>
          <w:tcPr>
            <w:tcW w:w="2127" w:type="dxa"/>
            <w:tcBorders>
              <w:bottom w:val="single" w:sz="6" w:space="0" w:color="auto"/>
            </w:tcBorders>
            <w:noWrap/>
            <w:hideMark/>
          </w:tcPr>
          <w:p w14:paraId="2E96811F" w14:textId="4C0E1D25" w:rsidR="00190632" w:rsidRPr="000816FB" w:rsidRDefault="00AC7A71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LYWIWUZRGVRZLM-UHFFFAOYSA-N</w:t>
            </w:r>
          </w:p>
        </w:tc>
        <w:tc>
          <w:tcPr>
            <w:tcW w:w="2091" w:type="dxa"/>
            <w:tcBorders>
              <w:bottom w:val="single" w:sz="6" w:space="0" w:color="auto"/>
            </w:tcBorders>
          </w:tcPr>
          <w:p w14:paraId="77FA527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01D97F43" w14:textId="77777777" w:rsidR="00BB7D39" w:rsidRDefault="00BB7D39" w:rsidP="00BB7D39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639CCCB6" w14:textId="3E860346" w:rsidR="00BB7D39" w:rsidRPr="00684A7F" w:rsidRDefault="00BB7D39">
      <w:pPr>
        <w:rPr>
          <w:rFonts w:hint="eastAsia"/>
          <w:sz w:val="20"/>
          <w:szCs w:val="21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 (</w:t>
      </w:r>
      <w:r w:rsidRPr="00684A7F">
        <w:rPr>
          <w:rFonts w:ascii="Times New Roman" w:hAnsi="Times New Roman" w:cs="Times New Roman"/>
          <w:b/>
          <w:bCs/>
          <w:i/>
          <w:iCs/>
          <w:sz w:val="18"/>
          <w:szCs w:val="18"/>
        </w:rPr>
        <w:t>continued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)</w:t>
      </w:r>
    </w:p>
    <w:tbl>
      <w:tblPr>
        <w:tblStyle w:val="af0"/>
        <w:tblW w:w="15026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"/>
        <w:gridCol w:w="860"/>
        <w:gridCol w:w="1156"/>
        <w:gridCol w:w="1191"/>
        <w:gridCol w:w="811"/>
        <w:gridCol w:w="1785"/>
        <w:gridCol w:w="4429"/>
        <w:gridCol w:w="2127"/>
        <w:gridCol w:w="2091"/>
      </w:tblGrid>
      <w:tr w:rsidR="00BB7D39" w:rsidRPr="000816FB" w14:paraId="36E3FE3A" w14:textId="77777777" w:rsidTr="00D578E8">
        <w:trPr>
          <w:trHeight w:val="340"/>
          <w:jc w:val="center"/>
        </w:trPr>
        <w:tc>
          <w:tcPr>
            <w:tcW w:w="57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C665419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bookmarkStart w:id="9" w:name="_Hlk194938270"/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CB50FD0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92C520A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4541B4E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9A858BA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A60A5CD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8C54EDD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46F4044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tcBorders>
              <w:top w:val="single" w:sz="6" w:space="0" w:color="auto"/>
              <w:bottom w:val="single" w:sz="6" w:space="0" w:color="auto"/>
            </w:tcBorders>
          </w:tcPr>
          <w:p w14:paraId="3B012B39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bookmarkEnd w:id="9"/>
      <w:tr w:rsidR="00100172" w:rsidRPr="000816FB" w14:paraId="010CFCF8" w14:textId="593B799F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single" w:sz="6" w:space="0" w:color="auto"/>
              <w:bottom w:val="nil"/>
            </w:tcBorders>
            <w:noWrap/>
            <w:hideMark/>
          </w:tcPr>
          <w:p w14:paraId="75D14F9A" w14:textId="54315C44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9</w:t>
            </w:r>
          </w:p>
        </w:tc>
        <w:tc>
          <w:tcPr>
            <w:tcW w:w="860" w:type="dxa"/>
            <w:tcBorders>
              <w:top w:val="single" w:sz="6" w:space="0" w:color="auto"/>
              <w:bottom w:val="nil"/>
            </w:tcBorders>
            <w:noWrap/>
            <w:hideMark/>
          </w:tcPr>
          <w:p w14:paraId="79E7C4E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.723</w:t>
            </w:r>
          </w:p>
        </w:tc>
        <w:tc>
          <w:tcPr>
            <w:tcW w:w="1156" w:type="dxa"/>
            <w:tcBorders>
              <w:top w:val="single" w:sz="6" w:space="0" w:color="auto"/>
              <w:bottom w:val="nil"/>
            </w:tcBorders>
            <w:noWrap/>
            <w:hideMark/>
          </w:tcPr>
          <w:p w14:paraId="4B79926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tcBorders>
              <w:top w:val="single" w:sz="6" w:space="0" w:color="auto"/>
              <w:bottom w:val="nil"/>
            </w:tcBorders>
            <w:noWrap/>
            <w:hideMark/>
          </w:tcPr>
          <w:p w14:paraId="11F36EF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single" w:sz="6" w:space="0" w:color="auto"/>
              <w:bottom w:val="nil"/>
            </w:tcBorders>
            <w:noWrap/>
            <w:hideMark/>
          </w:tcPr>
          <w:p w14:paraId="42F3B30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.71</w:t>
            </w:r>
          </w:p>
        </w:tc>
        <w:tc>
          <w:tcPr>
            <w:tcW w:w="1785" w:type="dxa"/>
            <w:tcBorders>
              <w:top w:val="single" w:sz="6" w:space="0" w:color="auto"/>
              <w:bottom w:val="nil"/>
            </w:tcBorders>
            <w:noWrap/>
            <w:hideMark/>
          </w:tcPr>
          <w:p w14:paraId="1A27ABB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29.0523, 217.1069, 147.0418</w:t>
            </w:r>
          </w:p>
        </w:tc>
        <w:tc>
          <w:tcPr>
            <w:tcW w:w="4429" w:type="dxa"/>
            <w:tcBorders>
              <w:top w:val="single" w:sz="6" w:space="0" w:color="auto"/>
              <w:bottom w:val="nil"/>
            </w:tcBorders>
            <w:noWrap/>
            <w:hideMark/>
          </w:tcPr>
          <w:p w14:paraId="7EF48B8F" w14:textId="4D230D32" w:rsidR="00190632" w:rsidRPr="000816FB" w:rsidRDefault="00AC7A71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2127" w:type="dxa"/>
            <w:tcBorders>
              <w:top w:val="single" w:sz="6" w:space="0" w:color="auto"/>
              <w:bottom w:val="nil"/>
            </w:tcBorders>
            <w:noWrap/>
            <w:hideMark/>
          </w:tcPr>
          <w:p w14:paraId="069AF09A" w14:textId="20F932A5" w:rsidR="00190632" w:rsidRPr="000816FB" w:rsidRDefault="00AC7A71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2091" w:type="dxa"/>
            <w:tcBorders>
              <w:top w:val="single" w:sz="6" w:space="0" w:color="auto"/>
              <w:bottom w:val="nil"/>
            </w:tcBorders>
          </w:tcPr>
          <w:p w14:paraId="59B5BE7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0C71CF5F" w14:textId="0594440A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663C2D78" w14:textId="765FE7BE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0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2DA94CC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.932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52F3559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5C287AB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17F9BDE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3.59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62F698C3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73.1486, 137.0615, 107.050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294F4EE0" w14:textId="520E417A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Tsaoko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6291BFA4" w14:textId="0DD9CEA5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2402F9B1" w14:textId="6DBCC190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hang&lt;/Author&gt;&lt;Year&gt;2022&lt;/Year&gt;&lt;RecNum&gt;82&lt;/RecNum&gt;&lt;DisplayText&gt;[6]&lt;/DisplayText&gt;&lt;record&gt;&lt;rec-number&gt;82&lt;/rec-number&gt;&lt;foreign-keys&gt;&lt;key app="EN" db-id="sasrtapfs9d5zteeve5xtefzws2exf5exa0a" timestamp="1731243115"&gt;82&lt;/key&gt;&lt;/foreign-keys&gt;&lt;ref-type name="Journal Article"&gt;17&lt;/ref-type&gt;&lt;contributors&gt;&lt;authors&gt;&lt;author&gt;Mingyue Shang&lt;/author&gt;&lt;author&gt;Jiale Wang&lt;/author&gt;&lt;author&gt;Guona Dai&lt;/author&gt;&lt;author&gt;Jiamei Zheng&lt;/author&gt;&lt;author&gt;Jingyuan Song&lt;/author&gt;&lt;author&gt;Baozhong Duan&lt;/author&gt;&lt;/authors&gt;&lt;/contributors&gt;&lt;titles&gt;&lt;title&gt;A review on chemical constituents, pharmacological effects, and clinical applications of Tsaoko Fructus and predictive analysis of its Q-Markers&lt;/title&gt;&lt;secondary-title&gt;Chinese Traditional and Herbal Drugs&lt;/secondary-title&gt;&lt;/titles&gt;&lt;periodical&gt;&lt;full-title&gt;Chinese Traditional and Herbal Drugs&lt;/full-title&gt;&lt;/periodical&gt;&lt;pages&gt;3251-3268&lt;/pages&gt;&lt;volume&gt;53&lt;/volume&gt;&lt;number&gt;10&lt;/number&gt;&lt;dates&gt;&lt;year&gt;2022&lt;/year&gt;&lt;/dates&gt;&lt;urls&gt;&lt;/urls&gt;&lt;electronic-resource-num&gt;10.7501/j.issn.0253-2670.2022.10.035&lt;/electronic-resource-num&gt;&lt;/record&gt;&lt;/Cite&gt;&lt;/EndNote&gt;</w:instrTex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6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35B56EB3" w14:textId="2131CEC6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052D2C5B" w14:textId="40865712" w:rsidR="00190632" w:rsidRPr="000816FB" w:rsidRDefault="00AA2C2C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1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310B656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.966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1D3E82D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22EBBE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55EAD35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2.78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2CBBD08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7.0744, 107.050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3C3BED43" w14:textId="282339B3" w:rsidR="00190632" w:rsidRPr="000816FB" w:rsidRDefault="00AC7A71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Leptol A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620A06D8" w14:textId="35C93BFE" w:rsidR="00190632" w:rsidRPr="000816FB" w:rsidRDefault="004E6647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0ED642B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C4D4E6C" w14:textId="29DD4ABA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72862EED" w14:textId="608EDA66" w:rsidR="00190632" w:rsidRPr="000816FB" w:rsidRDefault="004C2B79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2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20C31D4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.033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7847FFB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7D2918A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2CA348C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56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0F2C0E9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7.0615, 107.050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28380927" w14:textId="07F2CA6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-hydroxy-2,6-dimethyl-1,6-octadien-3-o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08C3D84A" w14:textId="17B842CE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29888049" w14:textId="7DFAB239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ee&lt;/Author&gt;&lt;Year&gt;2019&lt;/Year&gt;&lt;RecNum&gt;78&lt;/RecNum&gt;&lt;DisplayText&gt;[5]&lt;/DisplayText&gt;&lt;record&gt;&lt;rec-number&gt;78&lt;/rec-number&gt;&lt;foreign-keys&gt;&lt;key app="EN" db-id="sasrtapfs9d5zteeve5xtefzws2exf5exa0a" timestamp="1731240310"&gt;78&lt;/key&gt;&lt;/foreign-keys&gt;&lt;ref-type name="Journal Article"&gt;17&lt;/ref-type&gt;&lt;contributors&gt;&lt;authors&gt;&lt;author&gt;Lee, S.&lt;/author&gt;&lt;author&gt;Lee, J. C.&lt;/author&gt;&lt;author&gt;Subedi, L.&lt;/author&gt;&lt;author&gt;Cho, K. H.&lt;/author&gt;&lt;author&gt;Kim, S. Y.&lt;/author&gt;&lt;author&gt;Park, H. J.&lt;/author&gt;&lt;author&gt;Kim, K. H.&lt;/author&gt;&lt;/authors&gt;&lt;/contributors&gt;&lt;auth-address&gt;School of Pharmacy, Sungkyunkwan University Suwon 16419 Republic of Korea khkim83@skku.edu +82-31-290-7730 +82-31-290-7700.&amp;#xD;College of Pharmacy, Gachon University 191 Hambakmoero, Yeonsu-gu Incheon 21936 Republic of Korea.&lt;/auth-address&gt;&lt;titles&gt;&lt;title&gt;Bioactive compounds from the seeds of Amomum tsaoko Crevost et Lemaire, a Chinese spice as inhibitors of sphingosine kinases, SPHK1/2&lt;/title&gt;&lt;secondary-title&gt;RSC Adv&lt;/secondary-title&gt;&lt;/titles&gt;&lt;periodical&gt;&lt;full-title&gt;RSC Adv&lt;/full-title&gt;&lt;/periodical&gt;&lt;pages&gt;33957-33968&lt;/pages&gt;&lt;volume&gt;9&lt;/volume&gt;&lt;number&gt;58&lt;/number&gt;&lt;edition&gt;20191022&lt;/edition&gt;&lt;dates&gt;&lt;year&gt;2019&lt;/year&gt;&lt;pub-dates&gt;&lt;date&gt;Oct 18&lt;/date&gt;&lt;/pub-dates&gt;&lt;/dates&gt;&lt;isbn&gt;2046-2069&lt;/isbn&gt;&lt;accession-num&gt;35528925&lt;/accession-num&gt;&lt;urls&gt;&lt;/urls&gt;&lt;custom1&gt;There are no conflicts to declare.&lt;/custom1&gt;&lt;custom2&gt;PMC9073669&lt;/custom2&gt;&lt;electronic-resource-num&gt;10.1039/c9ra07988b&lt;/electronic-resource-num&gt;&lt;remote-database-provider&gt;NLM&lt;/remote-database-provider&gt;&lt;language&gt;eng&lt;/language&gt;&lt;/record&gt;&lt;/Cite&gt;&lt;/EndNote&gt;</w:instrTex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5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02853F63" w14:textId="74AE4BA1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1CC66046" w14:textId="61EDF553" w:rsidR="00190632" w:rsidRPr="000816FB" w:rsidRDefault="004C2B79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3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01682B8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.121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1459D80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55C1F23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0C76139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9.65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28DB584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7.0553, 151.0385, 107.0482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01D6B1B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,7-bis(4-hydroxy-3-methoxyphenyl)-4,6-hepta-dien-3o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246CF1CE" w14:textId="26800FE5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5D985AE5" w14:textId="3C5463D5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ZWU8L0F1dGhvcj48WWVhcj4yMDA4PC9ZZWFyPjxSZWNO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ZWU8L0F1dGhvcj48WWVhcj4yMDA4PC9ZZWFyPjxSZWNO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</w:fldData>
              </w:fldCha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3, 7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77658EFB" w14:textId="7AFEBEF8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17B176A0" w14:textId="7CC733E3" w:rsidR="00190632" w:rsidRPr="000816FB" w:rsidRDefault="004C2B79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4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0E208E8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.31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12087F9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6B12FC8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526E7D8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7.2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73D20CE3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09.1198, 147.0442, 107.050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5C455BCC" w14:textId="084B862C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Dihydrocapsiat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6BDF7A5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RBCYRZPENADQGZ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19F11DC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1E2DC754" w14:textId="461AED79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17C75FF" w14:textId="78A6C400" w:rsidR="00190632" w:rsidRPr="000816FB" w:rsidRDefault="004C2B79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5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3EC7754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.465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04EBF79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6B8750C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13296B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73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4CCDD68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7.0591, 105.0674, 103.057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0FACF62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arinol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796B2315" w14:textId="0E1A4586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INPPVVSEQRZCLJ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1215198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33BC497D" w14:textId="2CC1C05C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3B90E4D8" w14:textId="011E9051" w:rsidR="00190632" w:rsidRPr="000816FB" w:rsidRDefault="004C2B79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6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40A801D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.741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085A967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164BA13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6E7454C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1.15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7FE45C8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01.1584, 177.0553, 107.0482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76BEC75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-[3,4-Dihydroxy-5-[(3-hydroxyphenyl)methoxy]phenyl]-5-hydroxy-1-(4-hydroxy-3-methoxyphenyl)-8-(1-phenylcyclohexyl)octan-3-o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0FF1364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DCJBSLMLMSIFQQ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1FFD5D7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64AD5BA" w14:textId="55F87CF8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tcBorders>
              <w:top w:val="nil"/>
            </w:tcBorders>
            <w:noWrap/>
            <w:hideMark/>
          </w:tcPr>
          <w:p w14:paraId="595C1860" w14:textId="442ADC56" w:rsidR="00190632" w:rsidRPr="000816FB" w:rsidRDefault="004C2B79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7</w:t>
            </w:r>
          </w:p>
        </w:tc>
        <w:tc>
          <w:tcPr>
            <w:tcW w:w="860" w:type="dxa"/>
            <w:tcBorders>
              <w:top w:val="nil"/>
            </w:tcBorders>
            <w:noWrap/>
            <w:hideMark/>
          </w:tcPr>
          <w:p w14:paraId="3D1FFE2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.775</w:t>
            </w:r>
          </w:p>
        </w:tc>
        <w:tc>
          <w:tcPr>
            <w:tcW w:w="1156" w:type="dxa"/>
            <w:tcBorders>
              <w:top w:val="nil"/>
            </w:tcBorders>
            <w:noWrap/>
            <w:hideMark/>
          </w:tcPr>
          <w:p w14:paraId="0F6611D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9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1191" w:type="dxa"/>
            <w:tcBorders>
              <w:top w:val="nil"/>
            </w:tcBorders>
            <w:noWrap/>
            <w:hideMark/>
          </w:tcPr>
          <w:p w14:paraId="59C7E9C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</w:tcBorders>
            <w:noWrap/>
            <w:hideMark/>
          </w:tcPr>
          <w:p w14:paraId="656074B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.86</w:t>
            </w:r>
          </w:p>
        </w:tc>
        <w:tc>
          <w:tcPr>
            <w:tcW w:w="1785" w:type="dxa"/>
            <w:tcBorders>
              <w:top w:val="nil"/>
            </w:tcBorders>
            <w:noWrap/>
            <w:hideMark/>
          </w:tcPr>
          <w:p w14:paraId="406AB99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05.2648, 143.0741, 105.0716</w:t>
            </w:r>
          </w:p>
        </w:tc>
        <w:tc>
          <w:tcPr>
            <w:tcW w:w="4429" w:type="dxa"/>
            <w:tcBorders>
              <w:top w:val="nil"/>
            </w:tcBorders>
            <w:noWrap/>
            <w:hideMark/>
          </w:tcPr>
          <w:p w14:paraId="595ED4A2" w14:textId="5466F4AA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Pestalotiopsone D</w:t>
            </w:r>
          </w:p>
        </w:tc>
        <w:tc>
          <w:tcPr>
            <w:tcW w:w="2127" w:type="dxa"/>
            <w:tcBorders>
              <w:top w:val="nil"/>
            </w:tcBorders>
            <w:noWrap/>
            <w:hideMark/>
          </w:tcPr>
          <w:p w14:paraId="2610319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FTZUVBRHOILKBH-UHFFFAOYSA-N</w:t>
            </w:r>
          </w:p>
        </w:tc>
        <w:tc>
          <w:tcPr>
            <w:tcW w:w="2091" w:type="dxa"/>
            <w:tcBorders>
              <w:top w:val="nil"/>
            </w:tcBorders>
          </w:tcPr>
          <w:p w14:paraId="38DF19E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D16E1F6" w14:textId="439DEE3C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29F6BDB2" w14:textId="53D3550A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8</w:t>
            </w:r>
          </w:p>
        </w:tc>
        <w:tc>
          <w:tcPr>
            <w:tcW w:w="860" w:type="dxa"/>
            <w:noWrap/>
            <w:hideMark/>
          </w:tcPr>
          <w:p w14:paraId="79D811A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.119</w:t>
            </w:r>
          </w:p>
        </w:tc>
        <w:tc>
          <w:tcPr>
            <w:tcW w:w="1156" w:type="dxa"/>
            <w:noWrap/>
            <w:hideMark/>
          </w:tcPr>
          <w:p w14:paraId="712B2D0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noWrap/>
            <w:hideMark/>
          </w:tcPr>
          <w:p w14:paraId="206A75A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2F31407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8.32</w:t>
            </w:r>
          </w:p>
        </w:tc>
        <w:tc>
          <w:tcPr>
            <w:tcW w:w="1785" w:type="dxa"/>
            <w:noWrap/>
            <w:hideMark/>
          </w:tcPr>
          <w:p w14:paraId="0F84090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7.0553, 165.0703, 107.0482</w:t>
            </w:r>
          </w:p>
        </w:tc>
        <w:tc>
          <w:tcPr>
            <w:tcW w:w="4429" w:type="dxa"/>
            <w:noWrap/>
            <w:hideMark/>
          </w:tcPr>
          <w:p w14:paraId="575B108E" w14:textId="0CC4FDD2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4-Hydroxy-5-methyl-2-(6-methylhept-5-en-2-yl)phenyl] 3-methylbutanoate</w:t>
            </w:r>
          </w:p>
        </w:tc>
        <w:tc>
          <w:tcPr>
            <w:tcW w:w="2127" w:type="dxa"/>
            <w:noWrap/>
            <w:hideMark/>
          </w:tcPr>
          <w:p w14:paraId="5B970E92" w14:textId="6BDE72A3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PWAPKQMZRQMUMX-UHFFFAOYSA-N</w:t>
            </w:r>
          </w:p>
        </w:tc>
        <w:tc>
          <w:tcPr>
            <w:tcW w:w="2091" w:type="dxa"/>
          </w:tcPr>
          <w:p w14:paraId="1CC95DE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C17435C" w14:textId="7423FBD2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trHeight w:val="340"/>
          <w:jc w:val="center"/>
        </w:trPr>
        <w:tc>
          <w:tcPr>
            <w:tcW w:w="576" w:type="dxa"/>
            <w:noWrap/>
            <w:hideMark/>
          </w:tcPr>
          <w:p w14:paraId="01E77BEE" w14:textId="3C6FF858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9</w:t>
            </w:r>
          </w:p>
        </w:tc>
        <w:tc>
          <w:tcPr>
            <w:tcW w:w="860" w:type="dxa"/>
            <w:noWrap/>
            <w:hideMark/>
          </w:tcPr>
          <w:p w14:paraId="2889F99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.173</w:t>
            </w:r>
          </w:p>
        </w:tc>
        <w:tc>
          <w:tcPr>
            <w:tcW w:w="1156" w:type="dxa"/>
            <w:noWrap/>
            <w:hideMark/>
          </w:tcPr>
          <w:p w14:paraId="5039863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5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1191" w:type="dxa"/>
            <w:noWrap/>
            <w:hideMark/>
          </w:tcPr>
          <w:p w14:paraId="49DF448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1554A04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1.02</w:t>
            </w:r>
          </w:p>
        </w:tc>
        <w:tc>
          <w:tcPr>
            <w:tcW w:w="1785" w:type="dxa"/>
            <w:noWrap/>
            <w:hideMark/>
          </w:tcPr>
          <w:p w14:paraId="6A955DD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23.1776, 319.0998, 133.0642</w:t>
            </w:r>
          </w:p>
        </w:tc>
        <w:tc>
          <w:tcPr>
            <w:tcW w:w="4429" w:type="dxa"/>
            <w:noWrap/>
            <w:hideMark/>
          </w:tcPr>
          <w:p w14:paraId="7F3EEF9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,5,7-Trihydroxy-2-[3-(4-hydroxy-3-methoxyphenyl)-2-(hydroxymethyl)-2,3,4a,8a-tetrahydro-1,4-benzodioxin-6-yl]-2,3-dihydrochromen-4-one</w:t>
            </w:r>
          </w:p>
        </w:tc>
        <w:tc>
          <w:tcPr>
            <w:tcW w:w="2127" w:type="dxa"/>
            <w:noWrap/>
            <w:hideMark/>
          </w:tcPr>
          <w:p w14:paraId="2C79EA1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VLGROHBNWZUINI-UHFFFAOYSA-N</w:t>
            </w:r>
          </w:p>
        </w:tc>
        <w:tc>
          <w:tcPr>
            <w:tcW w:w="2091" w:type="dxa"/>
          </w:tcPr>
          <w:p w14:paraId="23809B2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1863B65B" w14:textId="77777777" w:rsidR="00BB7D39" w:rsidRDefault="00BB7D39">
      <w:pPr>
        <w:rPr>
          <w:rFonts w:hint="eastAsia"/>
        </w:rPr>
      </w:pPr>
    </w:p>
    <w:p w14:paraId="5D6D07E4" w14:textId="77777777" w:rsidR="00BB7D39" w:rsidRDefault="00BB7D39">
      <w:pPr>
        <w:rPr>
          <w:rFonts w:hint="eastAsia"/>
        </w:rPr>
      </w:pPr>
    </w:p>
    <w:p w14:paraId="5B030517" w14:textId="2DAEC175" w:rsidR="00BB7D39" w:rsidRPr="00684A7F" w:rsidRDefault="00BB7D39" w:rsidP="00BB7D39">
      <w:pPr>
        <w:rPr>
          <w:rFonts w:hint="eastAsia"/>
          <w:sz w:val="20"/>
          <w:szCs w:val="21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 (</w:t>
      </w:r>
      <w:r w:rsidRPr="00684A7F">
        <w:rPr>
          <w:rFonts w:ascii="Times New Roman" w:hAnsi="Times New Roman" w:cs="Times New Roman"/>
          <w:b/>
          <w:bCs/>
          <w:i/>
          <w:iCs/>
          <w:sz w:val="18"/>
          <w:szCs w:val="18"/>
        </w:rPr>
        <w:t>continued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)</w:t>
      </w:r>
    </w:p>
    <w:tbl>
      <w:tblPr>
        <w:tblStyle w:val="af0"/>
        <w:tblW w:w="15134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"/>
        <w:gridCol w:w="576"/>
        <w:gridCol w:w="860"/>
        <w:gridCol w:w="1156"/>
        <w:gridCol w:w="1191"/>
        <w:gridCol w:w="811"/>
        <w:gridCol w:w="1785"/>
        <w:gridCol w:w="4429"/>
        <w:gridCol w:w="2127"/>
        <w:gridCol w:w="2091"/>
      </w:tblGrid>
      <w:tr w:rsidR="00BB7D39" w:rsidRPr="000816FB" w14:paraId="5CC4D2A4" w14:textId="77777777" w:rsidTr="00D578E8">
        <w:trPr>
          <w:trHeight w:val="340"/>
          <w:jc w:val="center"/>
        </w:trPr>
        <w:tc>
          <w:tcPr>
            <w:tcW w:w="684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9B685CE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A38397A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A01F117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78AA4D3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CE1DF3B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03DDD8F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0698BFE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C2C6F54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tcBorders>
              <w:top w:val="single" w:sz="6" w:space="0" w:color="auto"/>
              <w:bottom w:val="single" w:sz="6" w:space="0" w:color="auto"/>
            </w:tcBorders>
          </w:tcPr>
          <w:p w14:paraId="4FB7E479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tr w:rsidR="00100172" w:rsidRPr="000816FB" w14:paraId="4CE7D4E2" w14:textId="17CC13F0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037FFEB0" w14:textId="0C9328DA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0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605A466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.207</w:t>
            </w:r>
          </w:p>
        </w:tc>
        <w:tc>
          <w:tcPr>
            <w:tcW w:w="1156" w:type="dxa"/>
            <w:noWrap/>
            <w:hideMark/>
          </w:tcPr>
          <w:p w14:paraId="024AEA0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3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5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noWrap/>
            <w:hideMark/>
          </w:tcPr>
          <w:p w14:paraId="0F00F2E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3272372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.26</w:t>
            </w:r>
          </w:p>
        </w:tc>
        <w:tc>
          <w:tcPr>
            <w:tcW w:w="1785" w:type="dxa"/>
            <w:noWrap/>
            <w:hideMark/>
          </w:tcPr>
          <w:p w14:paraId="62BB5B83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84.2361, 184.0745, 144.0818</w:t>
            </w:r>
          </w:p>
        </w:tc>
        <w:tc>
          <w:tcPr>
            <w:tcW w:w="4429" w:type="dxa"/>
            <w:noWrap/>
            <w:hideMark/>
          </w:tcPr>
          <w:p w14:paraId="48B2AA33" w14:textId="7C4A0F84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-(3-hydroxy-10,13-dimethyl-2,3,4,5,6,7,8,9,11,12,14,15-dodecahydro-1H-cyclopenta[a]phenanthren-17-yl)-2-(4-methoxy-6-methyl-7,8-dihydro-5H-[1,3]dioxolo[4,5-g]isoquinolin-5-yl)ethanone</w:t>
            </w:r>
          </w:p>
        </w:tc>
        <w:tc>
          <w:tcPr>
            <w:tcW w:w="2127" w:type="dxa"/>
            <w:noWrap/>
            <w:hideMark/>
          </w:tcPr>
          <w:p w14:paraId="093838CD" w14:textId="32C23195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ZJCHCMGKZJUAK-UHFFFAOYSA-N</w:t>
            </w:r>
          </w:p>
        </w:tc>
        <w:tc>
          <w:tcPr>
            <w:tcW w:w="2091" w:type="dxa"/>
          </w:tcPr>
          <w:p w14:paraId="0B25949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7718DEC" w14:textId="3BC21363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74DEB5B8" w14:textId="271D8EF2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1</w:t>
            </w:r>
          </w:p>
        </w:tc>
        <w:tc>
          <w:tcPr>
            <w:tcW w:w="860" w:type="dxa"/>
            <w:noWrap/>
            <w:hideMark/>
          </w:tcPr>
          <w:p w14:paraId="1EEE48F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.241</w:t>
            </w:r>
          </w:p>
        </w:tc>
        <w:tc>
          <w:tcPr>
            <w:tcW w:w="1156" w:type="dxa"/>
            <w:noWrap/>
            <w:hideMark/>
          </w:tcPr>
          <w:p w14:paraId="3671B53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1191" w:type="dxa"/>
            <w:noWrap/>
            <w:hideMark/>
          </w:tcPr>
          <w:p w14:paraId="43430E5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7E8A4BB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15</w:t>
            </w:r>
          </w:p>
        </w:tc>
        <w:tc>
          <w:tcPr>
            <w:tcW w:w="1785" w:type="dxa"/>
            <w:noWrap/>
            <w:hideMark/>
          </w:tcPr>
          <w:p w14:paraId="1A878E1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7.0591, 119.0846</w:t>
            </w:r>
          </w:p>
        </w:tc>
        <w:tc>
          <w:tcPr>
            <w:tcW w:w="4429" w:type="dxa"/>
            <w:noWrap/>
            <w:hideMark/>
          </w:tcPr>
          <w:p w14:paraId="5D62BD54" w14:textId="40423DEE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Manool</w:t>
            </w:r>
          </w:p>
        </w:tc>
        <w:tc>
          <w:tcPr>
            <w:tcW w:w="2127" w:type="dxa"/>
            <w:noWrap/>
            <w:hideMark/>
          </w:tcPr>
          <w:p w14:paraId="3006297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ECREIRZLPLYDM-QGZVKYPTSA-N</w:t>
            </w:r>
          </w:p>
        </w:tc>
        <w:tc>
          <w:tcPr>
            <w:tcW w:w="2091" w:type="dxa"/>
          </w:tcPr>
          <w:p w14:paraId="1F6E8F1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7C1F8B2" w14:textId="6F741BD3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5A5E92D0" w14:textId="6AD5E57A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2</w:t>
            </w:r>
          </w:p>
        </w:tc>
        <w:tc>
          <w:tcPr>
            <w:tcW w:w="860" w:type="dxa"/>
            <w:noWrap/>
            <w:hideMark/>
          </w:tcPr>
          <w:p w14:paraId="79332DF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.275</w:t>
            </w:r>
          </w:p>
        </w:tc>
        <w:tc>
          <w:tcPr>
            <w:tcW w:w="1156" w:type="dxa"/>
            <w:noWrap/>
            <w:hideMark/>
          </w:tcPr>
          <w:p w14:paraId="3B777F53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7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1191" w:type="dxa"/>
            <w:noWrap/>
            <w:hideMark/>
          </w:tcPr>
          <w:p w14:paraId="725C734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5FBF931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31</w:t>
            </w:r>
          </w:p>
        </w:tc>
        <w:tc>
          <w:tcPr>
            <w:tcW w:w="1785" w:type="dxa"/>
            <w:noWrap/>
            <w:hideMark/>
          </w:tcPr>
          <w:p w14:paraId="537A654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23.1818, 131.0842</w:t>
            </w:r>
          </w:p>
        </w:tc>
        <w:tc>
          <w:tcPr>
            <w:tcW w:w="4429" w:type="dxa"/>
            <w:noWrap/>
            <w:hideMark/>
          </w:tcPr>
          <w:p w14:paraId="198BDD56" w14:textId="620E7F2F" w:rsidR="00190632" w:rsidRPr="000816FB" w:rsidRDefault="004E6647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[4-hydroxy-5-methyl-2-(6-methylhept-5-en-2-yl)phenyl] 3-methylbutanoate</w:t>
            </w:r>
          </w:p>
        </w:tc>
        <w:tc>
          <w:tcPr>
            <w:tcW w:w="2127" w:type="dxa"/>
            <w:noWrap/>
            <w:hideMark/>
          </w:tcPr>
          <w:p w14:paraId="25B6FAD8" w14:textId="2CA1C3D4" w:rsidR="00190632" w:rsidRPr="000816FB" w:rsidRDefault="00AC7A71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PWAPKQMZRQMUMX-UHFFFAOYSA-N</w:t>
            </w:r>
          </w:p>
        </w:tc>
        <w:tc>
          <w:tcPr>
            <w:tcW w:w="2091" w:type="dxa"/>
          </w:tcPr>
          <w:p w14:paraId="545C6FE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088D15D3" w14:textId="793CD8E3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676EC8C3" w14:textId="0492FA3C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3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2018C3A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.396</w:t>
            </w:r>
          </w:p>
        </w:tc>
        <w:tc>
          <w:tcPr>
            <w:tcW w:w="1156" w:type="dxa"/>
            <w:noWrap/>
            <w:hideMark/>
          </w:tcPr>
          <w:p w14:paraId="7117675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1191" w:type="dxa"/>
            <w:noWrap/>
            <w:hideMark/>
          </w:tcPr>
          <w:p w14:paraId="29E5385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59B0696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03</w:t>
            </w:r>
          </w:p>
        </w:tc>
        <w:tc>
          <w:tcPr>
            <w:tcW w:w="1785" w:type="dxa"/>
            <w:noWrap/>
            <w:hideMark/>
          </w:tcPr>
          <w:p w14:paraId="5FC88CE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71.1368, 171.0652, 137.0591</w:t>
            </w:r>
          </w:p>
        </w:tc>
        <w:tc>
          <w:tcPr>
            <w:tcW w:w="4429" w:type="dxa"/>
            <w:noWrap/>
            <w:hideMark/>
          </w:tcPr>
          <w:p w14:paraId="2BD256C1" w14:textId="484E9A6B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Mammea E/BB</w:t>
            </w:r>
          </w:p>
        </w:tc>
        <w:tc>
          <w:tcPr>
            <w:tcW w:w="2127" w:type="dxa"/>
            <w:noWrap/>
            <w:hideMark/>
          </w:tcPr>
          <w:p w14:paraId="3F5705FA" w14:textId="0295130A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IJFRPODNXMJFU-UHFFFAOYSA-N</w:t>
            </w:r>
          </w:p>
        </w:tc>
        <w:tc>
          <w:tcPr>
            <w:tcW w:w="2091" w:type="dxa"/>
          </w:tcPr>
          <w:p w14:paraId="2E59679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75EE914" w14:textId="36E8C249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bottom w:val="nil"/>
            </w:tcBorders>
            <w:noWrap/>
            <w:hideMark/>
          </w:tcPr>
          <w:p w14:paraId="278AF680" w14:textId="61F018D4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4</w:t>
            </w:r>
          </w:p>
        </w:tc>
        <w:tc>
          <w:tcPr>
            <w:tcW w:w="860" w:type="dxa"/>
            <w:tcBorders>
              <w:bottom w:val="nil"/>
            </w:tcBorders>
            <w:noWrap/>
            <w:hideMark/>
          </w:tcPr>
          <w:p w14:paraId="191F64D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.483</w:t>
            </w:r>
          </w:p>
        </w:tc>
        <w:tc>
          <w:tcPr>
            <w:tcW w:w="1156" w:type="dxa"/>
            <w:tcBorders>
              <w:bottom w:val="nil"/>
            </w:tcBorders>
            <w:noWrap/>
            <w:hideMark/>
          </w:tcPr>
          <w:p w14:paraId="646C6BD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1191" w:type="dxa"/>
            <w:tcBorders>
              <w:bottom w:val="nil"/>
            </w:tcBorders>
            <w:noWrap/>
            <w:hideMark/>
          </w:tcPr>
          <w:p w14:paraId="2E72DC5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bottom w:val="nil"/>
            </w:tcBorders>
            <w:noWrap/>
            <w:hideMark/>
          </w:tcPr>
          <w:p w14:paraId="077CEF3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.51</w:t>
            </w:r>
          </w:p>
        </w:tc>
        <w:tc>
          <w:tcPr>
            <w:tcW w:w="1785" w:type="dxa"/>
            <w:tcBorders>
              <w:bottom w:val="nil"/>
            </w:tcBorders>
            <w:noWrap/>
            <w:hideMark/>
          </w:tcPr>
          <w:p w14:paraId="5EF3095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39.1542, 255.1073</w:t>
            </w:r>
          </w:p>
        </w:tc>
        <w:tc>
          <w:tcPr>
            <w:tcW w:w="4429" w:type="dxa"/>
            <w:tcBorders>
              <w:bottom w:val="nil"/>
            </w:tcBorders>
            <w:noWrap/>
            <w:hideMark/>
          </w:tcPr>
          <w:p w14:paraId="2CBA5D6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11-Hydroxy-4,4,10,13,14-pentamethyl-7-oxo-17-(5,6,7-trihydroxy-6-methylheptan-2-yl)-1,2,3,5,6,11,12,15,16,17-decahydrocyclopenta[a]phenanthren-3-yl] acetate</w:t>
            </w:r>
          </w:p>
        </w:tc>
        <w:tc>
          <w:tcPr>
            <w:tcW w:w="2127" w:type="dxa"/>
            <w:tcBorders>
              <w:bottom w:val="nil"/>
            </w:tcBorders>
            <w:noWrap/>
            <w:hideMark/>
          </w:tcPr>
          <w:p w14:paraId="049EB3A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TCQZFPOJSWSCB-UHFFFAOYSA-N</w:t>
            </w:r>
          </w:p>
        </w:tc>
        <w:tc>
          <w:tcPr>
            <w:tcW w:w="2091" w:type="dxa"/>
            <w:tcBorders>
              <w:bottom w:val="nil"/>
            </w:tcBorders>
          </w:tcPr>
          <w:p w14:paraId="1A72329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5427694" w14:textId="39FE3158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78D64C21" w14:textId="328E6046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5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033866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.551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63B7CCF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9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1D40399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3EE1F5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.35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2135ED8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3.1042, 115.055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2CE63D78" w14:textId="0A86D53D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'-Hydroxy-3',4',7,8-tetramethoxyflavan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17D0EDE0" w14:textId="6E589C06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YZRKAZJVZYMSAE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67B7BF5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4E7094F" w14:textId="0F34DD5A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1CBDB31" w14:textId="79469B00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6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24A4AEF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.639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5CD8C3C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2DB437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30B72EF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.24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7E91058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71.1368, 255.1073, 105.069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1C8D25EB" w14:textId="71AF3AE2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ltissimacoumarin C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6DF46C2E" w14:textId="20E9ED8A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IDLLNZZMATZKI-IIBYNOLF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7A1C909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29DBD2D" w14:textId="34E5162E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</w:tcBorders>
            <w:noWrap/>
            <w:hideMark/>
          </w:tcPr>
          <w:p w14:paraId="3E5D0B6B" w14:textId="15966FE8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7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</w:tcBorders>
            <w:noWrap/>
            <w:hideMark/>
          </w:tcPr>
          <w:p w14:paraId="128BDB0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.706</w:t>
            </w:r>
          </w:p>
        </w:tc>
        <w:tc>
          <w:tcPr>
            <w:tcW w:w="1156" w:type="dxa"/>
            <w:tcBorders>
              <w:top w:val="nil"/>
            </w:tcBorders>
            <w:noWrap/>
            <w:hideMark/>
          </w:tcPr>
          <w:p w14:paraId="1A5F004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5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1191" w:type="dxa"/>
            <w:tcBorders>
              <w:top w:val="nil"/>
            </w:tcBorders>
            <w:noWrap/>
            <w:hideMark/>
          </w:tcPr>
          <w:p w14:paraId="499B528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</w:tcBorders>
            <w:noWrap/>
            <w:hideMark/>
          </w:tcPr>
          <w:p w14:paraId="66B8F21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2.78</w:t>
            </w:r>
          </w:p>
        </w:tc>
        <w:tc>
          <w:tcPr>
            <w:tcW w:w="1785" w:type="dxa"/>
            <w:tcBorders>
              <w:top w:val="nil"/>
            </w:tcBorders>
            <w:noWrap/>
            <w:hideMark/>
          </w:tcPr>
          <w:p w14:paraId="602CEE7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91.2047, 137.0615</w:t>
            </w:r>
          </w:p>
        </w:tc>
        <w:tc>
          <w:tcPr>
            <w:tcW w:w="4429" w:type="dxa"/>
            <w:tcBorders>
              <w:top w:val="nil"/>
            </w:tcBorders>
            <w:noWrap/>
            <w:hideMark/>
          </w:tcPr>
          <w:p w14:paraId="36C44FD3" w14:textId="6A72D301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Kampanol A</w:t>
            </w:r>
          </w:p>
        </w:tc>
        <w:tc>
          <w:tcPr>
            <w:tcW w:w="2127" w:type="dxa"/>
            <w:tcBorders>
              <w:top w:val="nil"/>
            </w:tcBorders>
            <w:noWrap/>
            <w:hideMark/>
          </w:tcPr>
          <w:p w14:paraId="2437254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BOVRDZLKBBUXQQ-BOWIAGTOSA-N</w:t>
            </w:r>
          </w:p>
        </w:tc>
        <w:tc>
          <w:tcPr>
            <w:tcW w:w="2091" w:type="dxa"/>
            <w:tcBorders>
              <w:top w:val="nil"/>
            </w:tcBorders>
          </w:tcPr>
          <w:p w14:paraId="5390A44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ADBF998" w14:textId="6EFAE8CB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286F63E1" w14:textId="474FD788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8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5457846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.74</w:t>
            </w:r>
          </w:p>
        </w:tc>
        <w:tc>
          <w:tcPr>
            <w:tcW w:w="1156" w:type="dxa"/>
            <w:noWrap/>
            <w:hideMark/>
          </w:tcPr>
          <w:p w14:paraId="3C7E6EA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1191" w:type="dxa"/>
            <w:noWrap/>
            <w:hideMark/>
          </w:tcPr>
          <w:p w14:paraId="5968E333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27E0FB23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65</w:t>
            </w:r>
          </w:p>
        </w:tc>
        <w:tc>
          <w:tcPr>
            <w:tcW w:w="1785" w:type="dxa"/>
            <w:noWrap/>
            <w:hideMark/>
          </w:tcPr>
          <w:p w14:paraId="7D0F3ED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7.0615, 107.0482</w:t>
            </w:r>
          </w:p>
        </w:tc>
        <w:tc>
          <w:tcPr>
            <w:tcW w:w="4429" w:type="dxa"/>
            <w:noWrap/>
            <w:hideMark/>
          </w:tcPr>
          <w:p w14:paraId="4CEB7342" w14:textId="5215C493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(8R,8aS)-8,8a-Dimethyl-3,4,6,7,8,8a-hexahydronaphthalen-2(1H)-one</w:t>
            </w:r>
          </w:p>
        </w:tc>
        <w:tc>
          <w:tcPr>
            <w:tcW w:w="2127" w:type="dxa"/>
            <w:noWrap/>
            <w:hideMark/>
          </w:tcPr>
          <w:p w14:paraId="7FB19632" w14:textId="7E1153CC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RKKGFWOMSDLRQL-UHFFFAOYSA-N</w:t>
            </w:r>
          </w:p>
        </w:tc>
        <w:tc>
          <w:tcPr>
            <w:tcW w:w="2091" w:type="dxa"/>
          </w:tcPr>
          <w:p w14:paraId="2AC1AC0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3B2BECC8" w14:textId="62F090BB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440318C1" w14:textId="5D0C6019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9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45D98A7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.861</w:t>
            </w:r>
          </w:p>
        </w:tc>
        <w:tc>
          <w:tcPr>
            <w:tcW w:w="1156" w:type="dxa"/>
            <w:noWrap/>
            <w:hideMark/>
          </w:tcPr>
          <w:p w14:paraId="45A1D5B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5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4</w:t>
            </w:r>
          </w:p>
        </w:tc>
        <w:tc>
          <w:tcPr>
            <w:tcW w:w="1191" w:type="dxa"/>
            <w:noWrap/>
            <w:hideMark/>
          </w:tcPr>
          <w:p w14:paraId="6C90A93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04B7A33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6.42</w:t>
            </w:r>
          </w:p>
        </w:tc>
        <w:tc>
          <w:tcPr>
            <w:tcW w:w="1785" w:type="dxa"/>
            <w:noWrap/>
            <w:hideMark/>
          </w:tcPr>
          <w:p w14:paraId="13FDCD9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601.3508, 117.0569</w:t>
            </w:r>
          </w:p>
        </w:tc>
        <w:tc>
          <w:tcPr>
            <w:tcW w:w="4429" w:type="dxa"/>
            <w:noWrap/>
            <w:hideMark/>
          </w:tcPr>
          <w:p w14:paraId="0AC5452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litoriside</w:t>
            </w:r>
          </w:p>
        </w:tc>
        <w:tc>
          <w:tcPr>
            <w:tcW w:w="2127" w:type="dxa"/>
            <w:noWrap/>
            <w:hideMark/>
          </w:tcPr>
          <w:p w14:paraId="4CFA58C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KQBVSIZPUWODNU-UHFFFAOYSA-N</w:t>
            </w:r>
          </w:p>
        </w:tc>
        <w:tc>
          <w:tcPr>
            <w:tcW w:w="2091" w:type="dxa"/>
          </w:tcPr>
          <w:p w14:paraId="41ED452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6888D837" w14:textId="5509B6B0" w:rsidR="00BB7D39" w:rsidRPr="00684A7F" w:rsidRDefault="00BB7D39">
      <w:pPr>
        <w:rPr>
          <w:rFonts w:hint="eastAsia"/>
          <w:sz w:val="20"/>
          <w:szCs w:val="21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 (</w:t>
      </w:r>
      <w:r w:rsidRPr="00684A7F">
        <w:rPr>
          <w:rFonts w:ascii="Times New Roman" w:hAnsi="Times New Roman" w:cs="Times New Roman"/>
          <w:b/>
          <w:bCs/>
          <w:i/>
          <w:iCs/>
          <w:sz w:val="18"/>
          <w:szCs w:val="18"/>
        </w:rPr>
        <w:t>continued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)</w:t>
      </w:r>
    </w:p>
    <w:tbl>
      <w:tblPr>
        <w:tblStyle w:val="af0"/>
        <w:tblW w:w="15134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"/>
        <w:gridCol w:w="576"/>
        <w:gridCol w:w="860"/>
        <w:gridCol w:w="1156"/>
        <w:gridCol w:w="1191"/>
        <w:gridCol w:w="811"/>
        <w:gridCol w:w="1785"/>
        <w:gridCol w:w="4429"/>
        <w:gridCol w:w="2127"/>
        <w:gridCol w:w="2091"/>
      </w:tblGrid>
      <w:tr w:rsidR="00BB7D39" w:rsidRPr="000816FB" w14:paraId="5EABF435" w14:textId="77777777" w:rsidTr="00D578E8">
        <w:trPr>
          <w:trHeight w:val="340"/>
          <w:jc w:val="center"/>
        </w:trPr>
        <w:tc>
          <w:tcPr>
            <w:tcW w:w="684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74D902A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bookmarkStart w:id="10" w:name="_Hlk194938462"/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5A079E5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871097A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3856B81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07A1A11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746CEBA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2757329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ECFD192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tcBorders>
              <w:top w:val="single" w:sz="6" w:space="0" w:color="auto"/>
              <w:bottom w:val="single" w:sz="6" w:space="0" w:color="auto"/>
            </w:tcBorders>
          </w:tcPr>
          <w:p w14:paraId="15A7BA8A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bookmarkEnd w:id="10"/>
      <w:tr w:rsidR="00100172" w:rsidRPr="000816FB" w14:paraId="15E2D3A7" w14:textId="41492442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101F1CC2" w14:textId="73B2AF6A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</w:p>
        </w:tc>
        <w:tc>
          <w:tcPr>
            <w:tcW w:w="860" w:type="dxa"/>
            <w:noWrap/>
            <w:hideMark/>
          </w:tcPr>
          <w:p w14:paraId="149EEAE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.983</w:t>
            </w:r>
          </w:p>
        </w:tc>
        <w:tc>
          <w:tcPr>
            <w:tcW w:w="1156" w:type="dxa"/>
            <w:noWrap/>
            <w:hideMark/>
          </w:tcPr>
          <w:p w14:paraId="2FA6BB7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noWrap/>
            <w:hideMark/>
          </w:tcPr>
          <w:p w14:paraId="2A72C7B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-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1065224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8.52</w:t>
            </w:r>
          </w:p>
        </w:tc>
        <w:tc>
          <w:tcPr>
            <w:tcW w:w="1785" w:type="dxa"/>
            <w:noWrap/>
            <w:hideMark/>
          </w:tcPr>
          <w:p w14:paraId="12E1EE3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85.1617, 115.0554, 107.0504</w:t>
            </w:r>
          </w:p>
        </w:tc>
        <w:tc>
          <w:tcPr>
            <w:tcW w:w="4429" w:type="dxa"/>
            <w:noWrap/>
            <w:hideMark/>
          </w:tcPr>
          <w:p w14:paraId="007C92B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methyl (4aS,6aS,6bR,8aR,10S,12aR,12bR,14bS)-10-hydroxy-2,2,6a,6b,9,9,12a-heptamethyl-1,2,3,4,4a,5,6,6a,6b,7,8,8a,9,10,11,12,12a,12b,13,14b-icosahydropicene-4a-carboxylate</w:t>
            </w:r>
          </w:p>
        </w:tc>
        <w:tc>
          <w:tcPr>
            <w:tcW w:w="2127" w:type="dxa"/>
            <w:noWrap/>
            <w:hideMark/>
          </w:tcPr>
          <w:p w14:paraId="46145A8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BTXWOKJOAGWCSN-UHFFFAOYSA-N</w:t>
            </w:r>
          </w:p>
        </w:tc>
        <w:tc>
          <w:tcPr>
            <w:tcW w:w="2091" w:type="dxa"/>
          </w:tcPr>
          <w:p w14:paraId="2E00BD9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2F00564" w14:textId="6D75F383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39DE7959" w14:textId="320EE0F8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1</w:t>
            </w:r>
          </w:p>
        </w:tc>
        <w:tc>
          <w:tcPr>
            <w:tcW w:w="860" w:type="dxa"/>
            <w:noWrap/>
            <w:hideMark/>
          </w:tcPr>
          <w:p w14:paraId="26E2105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.017</w:t>
            </w:r>
          </w:p>
        </w:tc>
        <w:tc>
          <w:tcPr>
            <w:tcW w:w="1156" w:type="dxa"/>
            <w:noWrap/>
            <w:hideMark/>
          </w:tcPr>
          <w:p w14:paraId="4999BE9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noWrap/>
            <w:hideMark/>
          </w:tcPr>
          <w:p w14:paraId="2A323AD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64073D1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7.99</w:t>
            </w:r>
          </w:p>
        </w:tc>
        <w:tc>
          <w:tcPr>
            <w:tcW w:w="1785" w:type="dxa"/>
            <w:noWrap/>
            <w:hideMark/>
          </w:tcPr>
          <w:p w14:paraId="04BF7B0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25.1778, 204.0759, 152.0612</w:t>
            </w:r>
          </w:p>
        </w:tc>
        <w:tc>
          <w:tcPr>
            <w:tcW w:w="4429" w:type="dxa"/>
            <w:noWrap/>
            <w:hideMark/>
          </w:tcPr>
          <w:p w14:paraId="40E006C0" w14:textId="282314DE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-(2-(4-methylpiperazin-1-yl)-2-oxoethoxy)-3-phenyl-4H-chromen-4-one</w:t>
            </w:r>
          </w:p>
        </w:tc>
        <w:tc>
          <w:tcPr>
            <w:tcW w:w="2127" w:type="dxa"/>
            <w:noWrap/>
            <w:hideMark/>
          </w:tcPr>
          <w:p w14:paraId="6D6FBE9A" w14:textId="2D3A427B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DTQQUBXFEOUMHS-UHFFFAOYSA-N</w:t>
            </w:r>
          </w:p>
        </w:tc>
        <w:tc>
          <w:tcPr>
            <w:tcW w:w="2091" w:type="dxa"/>
          </w:tcPr>
          <w:p w14:paraId="610BE87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390DA237" w14:textId="20E30603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7D0BB972" w14:textId="569DF913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2</w:t>
            </w:r>
          </w:p>
        </w:tc>
        <w:tc>
          <w:tcPr>
            <w:tcW w:w="860" w:type="dxa"/>
            <w:noWrap/>
            <w:hideMark/>
          </w:tcPr>
          <w:p w14:paraId="45D64ED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.104</w:t>
            </w:r>
          </w:p>
        </w:tc>
        <w:tc>
          <w:tcPr>
            <w:tcW w:w="1156" w:type="dxa"/>
            <w:noWrap/>
            <w:hideMark/>
          </w:tcPr>
          <w:p w14:paraId="499A59E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3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noWrap/>
            <w:hideMark/>
          </w:tcPr>
          <w:p w14:paraId="4177D2A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2CDA15E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.6</w:t>
            </w:r>
          </w:p>
        </w:tc>
        <w:tc>
          <w:tcPr>
            <w:tcW w:w="1785" w:type="dxa"/>
            <w:noWrap/>
            <w:hideMark/>
          </w:tcPr>
          <w:p w14:paraId="4588388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3.1042, 115.0532</w:t>
            </w:r>
          </w:p>
        </w:tc>
        <w:tc>
          <w:tcPr>
            <w:tcW w:w="4429" w:type="dxa"/>
            <w:noWrap/>
            <w:hideMark/>
          </w:tcPr>
          <w:p w14:paraId="15EE8B69" w14:textId="64E45DD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-methyl-4-oxo-3-phenyl-4H-chromen-7-yl cyclohexanecarboxylate</w:t>
            </w:r>
          </w:p>
        </w:tc>
        <w:tc>
          <w:tcPr>
            <w:tcW w:w="2127" w:type="dxa"/>
            <w:noWrap/>
            <w:hideMark/>
          </w:tcPr>
          <w:p w14:paraId="7B66FD3A" w14:textId="3D8F5D6A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SZPWOYWUWUOECQ-UHFFFAOYSA-N</w:t>
            </w:r>
          </w:p>
        </w:tc>
        <w:tc>
          <w:tcPr>
            <w:tcW w:w="2091" w:type="dxa"/>
          </w:tcPr>
          <w:p w14:paraId="406A6B9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D8A193F" w14:textId="4DAD88A5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bottom w:val="nil"/>
            </w:tcBorders>
            <w:noWrap/>
            <w:hideMark/>
          </w:tcPr>
          <w:p w14:paraId="5B14F377" w14:textId="24D2D865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3</w:t>
            </w:r>
          </w:p>
        </w:tc>
        <w:tc>
          <w:tcPr>
            <w:tcW w:w="860" w:type="dxa"/>
            <w:tcBorders>
              <w:bottom w:val="nil"/>
            </w:tcBorders>
            <w:noWrap/>
            <w:hideMark/>
          </w:tcPr>
          <w:p w14:paraId="4DCD141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.138</w:t>
            </w:r>
          </w:p>
        </w:tc>
        <w:tc>
          <w:tcPr>
            <w:tcW w:w="1156" w:type="dxa"/>
            <w:tcBorders>
              <w:bottom w:val="nil"/>
            </w:tcBorders>
            <w:noWrap/>
            <w:hideMark/>
          </w:tcPr>
          <w:p w14:paraId="4F898E5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tcBorders>
              <w:bottom w:val="nil"/>
            </w:tcBorders>
            <w:noWrap/>
            <w:hideMark/>
          </w:tcPr>
          <w:p w14:paraId="6B26E92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bottom w:val="nil"/>
            </w:tcBorders>
            <w:noWrap/>
            <w:hideMark/>
          </w:tcPr>
          <w:p w14:paraId="4ECBBB43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6.46</w:t>
            </w:r>
          </w:p>
        </w:tc>
        <w:tc>
          <w:tcPr>
            <w:tcW w:w="1785" w:type="dxa"/>
            <w:tcBorders>
              <w:bottom w:val="nil"/>
            </w:tcBorders>
            <w:noWrap/>
            <w:hideMark/>
          </w:tcPr>
          <w:p w14:paraId="78DBCC6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09.1198, 165.0703</w:t>
            </w:r>
          </w:p>
        </w:tc>
        <w:tc>
          <w:tcPr>
            <w:tcW w:w="4429" w:type="dxa"/>
            <w:tcBorders>
              <w:bottom w:val="nil"/>
            </w:tcBorders>
            <w:noWrap/>
            <w:hideMark/>
          </w:tcPr>
          <w:p w14:paraId="233EA906" w14:textId="27F0EF1A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-[3-Hydroxy-7-(4-hydroxyphenyl)hept-6-enyl]-2-methoxyphenol</w:t>
            </w:r>
          </w:p>
        </w:tc>
        <w:tc>
          <w:tcPr>
            <w:tcW w:w="2127" w:type="dxa"/>
            <w:tcBorders>
              <w:bottom w:val="nil"/>
            </w:tcBorders>
            <w:noWrap/>
            <w:hideMark/>
          </w:tcPr>
          <w:p w14:paraId="35E717D5" w14:textId="777418B2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RDXGNAHMAOEPKS-UHFFFAOYSA-N</w:t>
            </w:r>
          </w:p>
        </w:tc>
        <w:tc>
          <w:tcPr>
            <w:tcW w:w="2091" w:type="dxa"/>
            <w:tcBorders>
              <w:bottom w:val="nil"/>
            </w:tcBorders>
          </w:tcPr>
          <w:p w14:paraId="155FFC2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A02C261" w14:textId="3416F785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7AD53A07" w14:textId="3ECF7F97" w:rsidR="004F39F5" w:rsidRPr="000816FB" w:rsidRDefault="004F39F5" w:rsidP="004F39F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04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6120256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.448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29482B8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7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50BB841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4C7EF6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8.94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4537217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7.0526, 165.0703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6F0BF280" w14:textId="611184CC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1,7-Bis(4-hydroxy-3-methoxyphenyl)-9-methyl-5-oxodecan-3-yl] acetat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386306A5" w14:textId="74616F01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JLKCKUALZIAXCR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702289D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03B45422" w14:textId="01827414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49C1A184" w14:textId="0762D83A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="004F39F5"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05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245E2D2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.069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4BF80A9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5BB044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729F947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13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6F10A64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7.0442, 107.071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6CC7B90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,10-diacetate-2,8-decadiene-1,10-diol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4512F7AC" w14:textId="5C047332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04ABE4AF" w14:textId="0F005356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ee&lt;/Author&gt;&lt;Year&gt;2019&lt;/Year&gt;&lt;RecNum&gt;78&lt;/RecNum&gt;&lt;DisplayText&gt;[5]&lt;/DisplayText&gt;&lt;record&gt;&lt;rec-number&gt;78&lt;/rec-number&gt;&lt;foreign-keys&gt;&lt;key app="EN" db-id="sasrtapfs9d5zteeve5xtefzws2exf5exa0a" timestamp="1731240310"&gt;78&lt;/key&gt;&lt;/foreign-keys&gt;&lt;ref-type name="Journal Article"&gt;17&lt;/ref-type&gt;&lt;contributors&gt;&lt;authors&gt;&lt;author&gt;Lee, S.&lt;/author&gt;&lt;author&gt;Lee, J. C.&lt;/author&gt;&lt;author&gt;Subedi, L.&lt;/author&gt;&lt;author&gt;Cho, K. H.&lt;/author&gt;&lt;author&gt;Kim, S. Y.&lt;/author&gt;&lt;author&gt;Park, H. J.&lt;/author&gt;&lt;author&gt;Kim, K. H.&lt;/author&gt;&lt;/authors&gt;&lt;/contributors&gt;&lt;auth-address&gt;School of Pharmacy, Sungkyunkwan University Suwon 16419 Republic of Korea khkim83@skku.edu +82-31-290-7730 +82-31-290-7700.&amp;#xD;College of Pharmacy, Gachon University 191 Hambakmoero, Yeonsu-gu Incheon 21936 Republic of Korea.&lt;/auth-address&gt;&lt;titles&gt;&lt;title&gt;Bioactive compounds from the seeds of Amomum tsaoko Crevost et Lemaire, a Chinese spice as inhibitors of sphingosine kinases, SPHK1/2&lt;/title&gt;&lt;secondary-title&gt;RSC Adv&lt;/secondary-title&gt;&lt;/titles&gt;&lt;periodical&gt;&lt;full-title&gt;RSC Adv&lt;/full-title&gt;&lt;/periodical&gt;&lt;pages&gt;33957-33968&lt;/pages&gt;&lt;volume&gt;9&lt;/volume&gt;&lt;number&gt;58&lt;/number&gt;&lt;edition&gt;20191022&lt;/edition&gt;&lt;dates&gt;&lt;year&gt;2019&lt;/year&gt;&lt;pub-dates&gt;&lt;date&gt;Oct 18&lt;/date&gt;&lt;/pub-dates&gt;&lt;/dates&gt;&lt;isbn&gt;2046-2069&lt;/isbn&gt;&lt;accession-num&gt;35528925&lt;/accession-num&gt;&lt;urls&gt;&lt;/urls&gt;&lt;custom1&gt;There are no conflicts to declare.&lt;/custom1&gt;&lt;custom2&gt;PMC9073669&lt;/custom2&gt;&lt;electronic-resource-num&gt;10.1039/c9ra07988b&lt;/electronic-resource-num&gt;&lt;remote-database-provider&gt;NLM&lt;/remote-database-provider&gt;&lt;language&gt;eng&lt;/language&gt;&lt;/record&gt;&lt;/Cite&gt;&lt;/EndNote&gt;</w:instrTex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5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06CC9212" w14:textId="5170B0A4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380C5D3E" w14:textId="74FA4034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="004F39F5"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06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4D61D28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.447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3CD6C8C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16E07F0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3D765DD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5.42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00FA548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37.3056, 177.1506, 107.071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1E896F9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rtonin R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198B0F09" w14:textId="494A820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DHSZUELPJXKISQ-PKNBQFBN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6B35693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B226F3D" w14:textId="0ED477D8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468C7309" w14:textId="5C9ADA42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07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1526096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.689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6F433B7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14CFA8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0134E79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.19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65A542B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1.0885, 103.0553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0FFCD73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-[1-(3,4-Dihydroxy-5-methoxyphenyl)cyclohexyl]-4-hydroxy-3-[[3-hydroxy-2-(hydroxymethyl)phenyl]methyl]-6-(4-hydroxy-3-methoxyphenyl)hexan-2-o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71D9C9D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VMCWYJRDPPALJB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0806493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3004498" w14:textId="7432F80D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</w:tcBorders>
            <w:noWrap/>
            <w:hideMark/>
          </w:tcPr>
          <w:p w14:paraId="0312617D" w14:textId="773AC086" w:rsidR="00190632" w:rsidRPr="000816FB" w:rsidRDefault="004F39F5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08</w:t>
            </w:r>
          </w:p>
        </w:tc>
        <w:tc>
          <w:tcPr>
            <w:tcW w:w="860" w:type="dxa"/>
            <w:tcBorders>
              <w:top w:val="nil"/>
            </w:tcBorders>
            <w:noWrap/>
            <w:hideMark/>
          </w:tcPr>
          <w:p w14:paraId="7332A238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.811</w:t>
            </w:r>
          </w:p>
        </w:tc>
        <w:tc>
          <w:tcPr>
            <w:tcW w:w="1156" w:type="dxa"/>
            <w:tcBorders>
              <w:top w:val="nil"/>
            </w:tcBorders>
            <w:noWrap/>
            <w:hideMark/>
          </w:tcPr>
          <w:p w14:paraId="788625D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6</w:t>
            </w:r>
          </w:p>
        </w:tc>
        <w:tc>
          <w:tcPr>
            <w:tcW w:w="1191" w:type="dxa"/>
            <w:tcBorders>
              <w:top w:val="nil"/>
            </w:tcBorders>
            <w:noWrap/>
            <w:hideMark/>
          </w:tcPr>
          <w:p w14:paraId="4D65D43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</w:tcBorders>
            <w:noWrap/>
            <w:hideMark/>
          </w:tcPr>
          <w:p w14:paraId="568AFD3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72</w:t>
            </w:r>
          </w:p>
        </w:tc>
        <w:tc>
          <w:tcPr>
            <w:tcW w:w="1785" w:type="dxa"/>
            <w:tcBorders>
              <w:top w:val="nil"/>
            </w:tcBorders>
            <w:noWrap/>
            <w:hideMark/>
          </w:tcPr>
          <w:p w14:paraId="2D224DB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53.0556, 209.0843, 105.0695</w:t>
            </w:r>
          </w:p>
        </w:tc>
        <w:tc>
          <w:tcPr>
            <w:tcW w:w="4429" w:type="dxa"/>
            <w:tcBorders>
              <w:top w:val="nil"/>
            </w:tcBorders>
            <w:noWrap/>
            <w:hideMark/>
          </w:tcPr>
          <w:p w14:paraId="180CAB5E" w14:textId="3453135E" w:rsidR="00190632" w:rsidRPr="000816FB" w:rsidRDefault="004E6647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methyl 2-(furan-3-yl)-9-hydroxy-6a,10b-dimethyl-4-oxo-6-[3,4,5-trihydroxy-6-[(3,4,5-trihydroxyoxan-2-yl)oxymethyl]oxan-2-yl]oxy-1,2,4a,5,6,9,10,10a-octahydrobenzo[f]isochromene-7-carboxylate</w:t>
            </w:r>
          </w:p>
        </w:tc>
        <w:tc>
          <w:tcPr>
            <w:tcW w:w="2127" w:type="dxa"/>
            <w:tcBorders>
              <w:top w:val="nil"/>
            </w:tcBorders>
            <w:noWrap/>
            <w:hideMark/>
          </w:tcPr>
          <w:p w14:paraId="391703F9" w14:textId="74575998" w:rsidR="00190632" w:rsidRPr="000816FB" w:rsidRDefault="00AC7A71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YZFIWGRLAXHHNA-UHFFFAOYSA-N</w:t>
            </w:r>
          </w:p>
        </w:tc>
        <w:tc>
          <w:tcPr>
            <w:tcW w:w="2091" w:type="dxa"/>
            <w:tcBorders>
              <w:top w:val="nil"/>
            </w:tcBorders>
          </w:tcPr>
          <w:p w14:paraId="6262F25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3CAD23AE" w14:textId="77777777" w:rsidR="00BB7D39" w:rsidRDefault="00BB7D39">
      <w:pPr>
        <w:rPr>
          <w:rFonts w:hint="eastAsia"/>
        </w:rPr>
      </w:pPr>
    </w:p>
    <w:p w14:paraId="541119CF" w14:textId="081739DA" w:rsidR="00BB7D39" w:rsidRPr="00684A7F" w:rsidRDefault="00BB7D39">
      <w:pPr>
        <w:rPr>
          <w:rFonts w:hint="eastAsia"/>
          <w:sz w:val="20"/>
          <w:szCs w:val="21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 (</w:t>
      </w:r>
      <w:r w:rsidRPr="00684A7F">
        <w:rPr>
          <w:rFonts w:ascii="Times New Roman" w:hAnsi="Times New Roman" w:cs="Times New Roman"/>
          <w:b/>
          <w:bCs/>
          <w:i/>
          <w:iCs/>
          <w:sz w:val="18"/>
          <w:szCs w:val="18"/>
        </w:rPr>
        <w:t>continued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)</w:t>
      </w:r>
    </w:p>
    <w:tbl>
      <w:tblPr>
        <w:tblStyle w:val="af0"/>
        <w:tblW w:w="15134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"/>
        <w:gridCol w:w="576"/>
        <w:gridCol w:w="860"/>
        <w:gridCol w:w="1156"/>
        <w:gridCol w:w="1191"/>
        <w:gridCol w:w="811"/>
        <w:gridCol w:w="1785"/>
        <w:gridCol w:w="4429"/>
        <w:gridCol w:w="2127"/>
        <w:gridCol w:w="2091"/>
      </w:tblGrid>
      <w:tr w:rsidR="00BB7D39" w:rsidRPr="000816FB" w14:paraId="12AEB98D" w14:textId="77777777" w:rsidTr="00D578E8">
        <w:trPr>
          <w:trHeight w:val="340"/>
          <w:jc w:val="center"/>
        </w:trPr>
        <w:tc>
          <w:tcPr>
            <w:tcW w:w="684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02F0673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71752E8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4D43BB1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D02AB9F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A7EE70C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172B3F8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86EE731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1A8222F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tcBorders>
              <w:top w:val="single" w:sz="6" w:space="0" w:color="auto"/>
              <w:bottom w:val="single" w:sz="6" w:space="0" w:color="auto"/>
            </w:tcBorders>
          </w:tcPr>
          <w:p w14:paraId="0A3447AF" w14:textId="77777777" w:rsidR="00BB7D39" w:rsidRPr="000816FB" w:rsidRDefault="00BB7D3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tr w:rsidR="00100172" w:rsidRPr="000816FB" w14:paraId="62B92244" w14:textId="747C419C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70FE4753" w14:textId="6C8242F0" w:rsidR="00190632" w:rsidRPr="000816FB" w:rsidRDefault="00FE68D3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09</w:t>
            </w:r>
          </w:p>
        </w:tc>
        <w:tc>
          <w:tcPr>
            <w:tcW w:w="860" w:type="dxa"/>
            <w:noWrap/>
            <w:hideMark/>
          </w:tcPr>
          <w:p w14:paraId="66032A3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</w:t>
            </w:r>
          </w:p>
        </w:tc>
        <w:tc>
          <w:tcPr>
            <w:tcW w:w="1156" w:type="dxa"/>
            <w:noWrap/>
            <w:hideMark/>
          </w:tcPr>
          <w:p w14:paraId="2278116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noWrap/>
            <w:hideMark/>
          </w:tcPr>
          <w:p w14:paraId="7340221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7E6984E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5.63</w:t>
            </w:r>
          </w:p>
        </w:tc>
        <w:tc>
          <w:tcPr>
            <w:tcW w:w="1785" w:type="dxa"/>
            <w:noWrap/>
            <w:hideMark/>
          </w:tcPr>
          <w:p w14:paraId="311B9D8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3.1042, 161.0622, 119.0712</w:t>
            </w:r>
          </w:p>
        </w:tc>
        <w:tc>
          <w:tcPr>
            <w:tcW w:w="4429" w:type="dxa"/>
            <w:noWrap/>
            <w:hideMark/>
          </w:tcPr>
          <w:p w14:paraId="0B782722" w14:textId="78206378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ryptanol</w:t>
            </w:r>
          </w:p>
        </w:tc>
        <w:tc>
          <w:tcPr>
            <w:tcW w:w="2127" w:type="dxa"/>
            <w:noWrap/>
            <w:hideMark/>
          </w:tcPr>
          <w:p w14:paraId="1B81EEF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KKCFPHJPFNFLPA-RBZFPXEDSA-N</w:t>
            </w:r>
          </w:p>
        </w:tc>
        <w:tc>
          <w:tcPr>
            <w:tcW w:w="2091" w:type="dxa"/>
          </w:tcPr>
          <w:p w14:paraId="5DEDF45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B884535" w14:textId="0CC43C7A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73646ECE" w14:textId="395E9BE6" w:rsidR="00190632" w:rsidRPr="000816FB" w:rsidRDefault="00FE68D3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10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6EFBC873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.033</w:t>
            </w:r>
          </w:p>
        </w:tc>
        <w:tc>
          <w:tcPr>
            <w:tcW w:w="1156" w:type="dxa"/>
            <w:noWrap/>
            <w:hideMark/>
          </w:tcPr>
          <w:p w14:paraId="4C45C81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noWrap/>
            <w:hideMark/>
          </w:tcPr>
          <w:p w14:paraId="2C1A960B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12FADC7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8.67</w:t>
            </w:r>
          </w:p>
        </w:tc>
        <w:tc>
          <w:tcPr>
            <w:tcW w:w="1785" w:type="dxa"/>
            <w:noWrap/>
            <w:hideMark/>
          </w:tcPr>
          <w:p w14:paraId="3CE9A5F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29.2121, 183.1042</w:t>
            </w:r>
          </w:p>
        </w:tc>
        <w:tc>
          <w:tcPr>
            <w:tcW w:w="4429" w:type="dxa"/>
            <w:noWrap/>
            <w:hideMark/>
          </w:tcPr>
          <w:p w14:paraId="6A90C68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-[9-hydroxy-8-(hydroxymethyl)-2,4b,8-trimethyl-4,4a,5,6,7,8a,9,10-octahydro-3H-phenanthren-2-yl]ethane-1,2-diol</w:t>
            </w:r>
          </w:p>
        </w:tc>
        <w:tc>
          <w:tcPr>
            <w:tcW w:w="2127" w:type="dxa"/>
            <w:noWrap/>
            <w:hideMark/>
          </w:tcPr>
          <w:p w14:paraId="4F1DF68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EUCUEHDGUFUDL-UHFFFAOYSA-N*</w:t>
            </w:r>
          </w:p>
        </w:tc>
        <w:tc>
          <w:tcPr>
            <w:tcW w:w="2091" w:type="dxa"/>
          </w:tcPr>
          <w:p w14:paraId="5F50B9A2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1908F7B6" w14:textId="36EE673A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45D3CEC1" w14:textId="508753BB" w:rsidR="00190632" w:rsidRPr="000816FB" w:rsidRDefault="00FE68D3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11</w:t>
            </w:r>
          </w:p>
        </w:tc>
        <w:tc>
          <w:tcPr>
            <w:tcW w:w="860" w:type="dxa"/>
            <w:noWrap/>
            <w:hideMark/>
          </w:tcPr>
          <w:p w14:paraId="69AFAD6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.067</w:t>
            </w:r>
          </w:p>
        </w:tc>
        <w:tc>
          <w:tcPr>
            <w:tcW w:w="1156" w:type="dxa"/>
            <w:noWrap/>
            <w:hideMark/>
          </w:tcPr>
          <w:p w14:paraId="139C732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noWrap/>
            <w:hideMark/>
          </w:tcPr>
          <w:p w14:paraId="73FB83F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1302E69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86</w:t>
            </w:r>
          </w:p>
        </w:tc>
        <w:tc>
          <w:tcPr>
            <w:tcW w:w="1785" w:type="dxa"/>
            <w:noWrap/>
            <w:hideMark/>
          </w:tcPr>
          <w:p w14:paraId="7155D1F3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1.0694, 115.0532</w:t>
            </w:r>
          </w:p>
        </w:tc>
        <w:tc>
          <w:tcPr>
            <w:tcW w:w="4429" w:type="dxa"/>
            <w:noWrap/>
            <w:hideMark/>
          </w:tcPr>
          <w:p w14:paraId="04644AF8" w14:textId="6831A4DB" w:rsidR="00190632" w:rsidRPr="000816FB" w:rsidRDefault="00AC7A71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UNKNOWN</w:t>
            </w:r>
          </w:p>
        </w:tc>
        <w:tc>
          <w:tcPr>
            <w:tcW w:w="2127" w:type="dxa"/>
            <w:noWrap/>
            <w:hideMark/>
          </w:tcPr>
          <w:p w14:paraId="169CD0F5" w14:textId="20B3B6EE" w:rsidR="00190632" w:rsidRPr="000816FB" w:rsidRDefault="00AC7A71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UNKNOWN</w:t>
            </w:r>
          </w:p>
        </w:tc>
        <w:tc>
          <w:tcPr>
            <w:tcW w:w="2091" w:type="dxa"/>
          </w:tcPr>
          <w:p w14:paraId="72FADAB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864600D" w14:textId="1CA54C44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0813B725" w14:textId="27270F0E" w:rsidR="00190632" w:rsidRPr="000816FB" w:rsidRDefault="00FE68D3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12</w:t>
            </w:r>
          </w:p>
        </w:tc>
        <w:tc>
          <w:tcPr>
            <w:tcW w:w="860" w:type="dxa"/>
            <w:noWrap/>
            <w:hideMark/>
          </w:tcPr>
          <w:p w14:paraId="7765B87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.121</w:t>
            </w:r>
          </w:p>
        </w:tc>
        <w:tc>
          <w:tcPr>
            <w:tcW w:w="1156" w:type="dxa"/>
            <w:noWrap/>
            <w:hideMark/>
          </w:tcPr>
          <w:p w14:paraId="1463A08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3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noWrap/>
            <w:hideMark/>
          </w:tcPr>
          <w:p w14:paraId="4D11298A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26736136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44</w:t>
            </w:r>
          </w:p>
        </w:tc>
        <w:tc>
          <w:tcPr>
            <w:tcW w:w="1785" w:type="dxa"/>
            <w:noWrap/>
            <w:hideMark/>
          </w:tcPr>
          <w:p w14:paraId="3365126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4.0718</w:t>
            </w:r>
          </w:p>
        </w:tc>
        <w:tc>
          <w:tcPr>
            <w:tcW w:w="4429" w:type="dxa"/>
            <w:noWrap/>
            <w:hideMark/>
          </w:tcPr>
          <w:p w14:paraId="4781008B" w14:textId="0D94D8E0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Sarcotragin A</w:t>
            </w:r>
          </w:p>
        </w:tc>
        <w:tc>
          <w:tcPr>
            <w:tcW w:w="2127" w:type="dxa"/>
            <w:noWrap/>
            <w:hideMark/>
          </w:tcPr>
          <w:p w14:paraId="3AFEB4A1" w14:textId="447E8056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</w:tcPr>
          <w:p w14:paraId="0C6B7F95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35BF515D" w14:textId="130A376C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1DC5AB37" w14:textId="7D4C832E" w:rsidR="00190632" w:rsidRPr="000816FB" w:rsidRDefault="00FE68D3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13</w:t>
            </w:r>
          </w:p>
        </w:tc>
        <w:tc>
          <w:tcPr>
            <w:tcW w:w="860" w:type="dxa"/>
            <w:noWrap/>
            <w:hideMark/>
          </w:tcPr>
          <w:p w14:paraId="43462450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.222</w:t>
            </w:r>
          </w:p>
        </w:tc>
        <w:tc>
          <w:tcPr>
            <w:tcW w:w="1156" w:type="dxa"/>
            <w:noWrap/>
            <w:hideMark/>
          </w:tcPr>
          <w:p w14:paraId="74EBE7E7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7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4</w:t>
            </w:r>
          </w:p>
        </w:tc>
        <w:tc>
          <w:tcPr>
            <w:tcW w:w="1191" w:type="dxa"/>
            <w:noWrap/>
            <w:hideMark/>
          </w:tcPr>
          <w:p w14:paraId="192C76C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59D4FBC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.24</w:t>
            </w:r>
          </w:p>
        </w:tc>
        <w:tc>
          <w:tcPr>
            <w:tcW w:w="1785" w:type="dxa"/>
            <w:noWrap/>
            <w:hideMark/>
          </w:tcPr>
          <w:p w14:paraId="5ACB81B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53.1727, 335.2615, 107.0736</w:t>
            </w:r>
          </w:p>
        </w:tc>
        <w:tc>
          <w:tcPr>
            <w:tcW w:w="4429" w:type="dxa"/>
            <w:noWrap/>
            <w:hideMark/>
          </w:tcPr>
          <w:p w14:paraId="4C3D334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Dictamnoside G</w:t>
            </w:r>
          </w:p>
        </w:tc>
        <w:tc>
          <w:tcPr>
            <w:tcW w:w="2127" w:type="dxa"/>
            <w:noWrap/>
            <w:hideMark/>
          </w:tcPr>
          <w:p w14:paraId="62E63D02" w14:textId="7055CB4A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</w:tcPr>
          <w:p w14:paraId="09FCD7D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7F5124B" w14:textId="43F22AE0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07A13C3F" w14:textId="7D8F8A70" w:rsidR="00190632" w:rsidRPr="000816FB" w:rsidRDefault="00FE68D3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14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noWrap/>
            <w:hideMark/>
          </w:tcPr>
          <w:p w14:paraId="4F91001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.276</w:t>
            </w:r>
          </w:p>
        </w:tc>
        <w:tc>
          <w:tcPr>
            <w:tcW w:w="1156" w:type="dxa"/>
            <w:noWrap/>
            <w:hideMark/>
          </w:tcPr>
          <w:p w14:paraId="08BD964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1191" w:type="dxa"/>
            <w:noWrap/>
            <w:hideMark/>
          </w:tcPr>
          <w:p w14:paraId="6C3BCBEE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4D0B5FFF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.72</w:t>
            </w:r>
          </w:p>
        </w:tc>
        <w:tc>
          <w:tcPr>
            <w:tcW w:w="1785" w:type="dxa"/>
            <w:noWrap/>
            <w:hideMark/>
          </w:tcPr>
          <w:p w14:paraId="486EA143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71.0997, 121.0870</w:t>
            </w:r>
          </w:p>
        </w:tc>
        <w:tc>
          <w:tcPr>
            <w:tcW w:w="4429" w:type="dxa"/>
            <w:noWrap/>
            <w:hideMark/>
          </w:tcPr>
          <w:p w14:paraId="572D6932" w14:textId="2250BA9B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Prebarbigerone</w:t>
            </w:r>
          </w:p>
        </w:tc>
        <w:tc>
          <w:tcPr>
            <w:tcW w:w="2127" w:type="dxa"/>
            <w:noWrap/>
            <w:hideMark/>
          </w:tcPr>
          <w:p w14:paraId="0429858D" w14:textId="4A6B178A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RJNWIKZTUCDSTR-UHFFFAOYSA-N</w:t>
            </w:r>
          </w:p>
        </w:tc>
        <w:tc>
          <w:tcPr>
            <w:tcW w:w="2091" w:type="dxa"/>
          </w:tcPr>
          <w:p w14:paraId="3C63BB4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7C525F2" w14:textId="59155056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bottom w:val="nil"/>
            </w:tcBorders>
            <w:noWrap/>
            <w:hideMark/>
          </w:tcPr>
          <w:p w14:paraId="1FCB9732" w14:textId="33467CF4" w:rsidR="00190632" w:rsidRPr="000816FB" w:rsidRDefault="00FE68D3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15</w:t>
            </w:r>
          </w:p>
        </w:tc>
        <w:tc>
          <w:tcPr>
            <w:tcW w:w="860" w:type="dxa"/>
            <w:tcBorders>
              <w:bottom w:val="nil"/>
            </w:tcBorders>
            <w:noWrap/>
            <w:hideMark/>
          </w:tcPr>
          <w:p w14:paraId="60742BBC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.31</w:t>
            </w:r>
          </w:p>
        </w:tc>
        <w:tc>
          <w:tcPr>
            <w:tcW w:w="1156" w:type="dxa"/>
            <w:tcBorders>
              <w:bottom w:val="nil"/>
            </w:tcBorders>
            <w:noWrap/>
            <w:hideMark/>
          </w:tcPr>
          <w:p w14:paraId="63BEAB9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tcBorders>
              <w:bottom w:val="nil"/>
            </w:tcBorders>
            <w:noWrap/>
            <w:hideMark/>
          </w:tcPr>
          <w:p w14:paraId="24C93644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bottom w:val="nil"/>
            </w:tcBorders>
            <w:noWrap/>
            <w:hideMark/>
          </w:tcPr>
          <w:p w14:paraId="56339EF3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3.39</w:t>
            </w:r>
          </w:p>
        </w:tc>
        <w:tc>
          <w:tcPr>
            <w:tcW w:w="1785" w:type="dxa"/>
            <w:tcBorders>
              <w:bottom w:val="nil"/>
            </w:tcBorders>
            <w:noWrap/>
            <w:hideMark/>
          </w:tcPr>
          <w:p w14:paraId="1565BEB9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97.1065, 105.0695</w:t>
            </w:r>
          </w:p>
        </w:tc>
        <w:tc>
          <w:tcPr>
            <w:tcW w:w="4429" w:type="dxa"/>
            <w:tcBorders>
              <w:bottom w:val="nil"/>
            </w:tcBorders>
            <w:noWrap/>
            <w:hideMark/>
          </w:tcPr>
          <w:p w14:paraId="7B528F0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Moniliferanone D</w:t>
            </w:r>
          </w:p>
        </w:tc>
        <w:tc>
          <w:tcPr>
            <w:tcW w:w="2127" w:type="dxa"/>
            <w:tcBorders>
              <w:bottom w:val="nil"/>
            </w:tcBorders>
            <w:noWrap/>
            <w:hideMark/>
          </w:tcPr>
          <w:p w14:paraId="2945045D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LPSQQCRGWVMPG-NQLNTKRDSA-N</w:t>
            </w:r>
          </w:p>
        </w:tc>
        <w:tc>
          <w:tcPr>
            <w:tcW w:w="2091" w:type="dxa"/>
            <w:tcBorders>
              <w:bottom w:val="nil"/>
            </w:tcBorders>
          </w:tcPr>
          <w:p w14:paraId="21B7EB81" w14:textId="77777777" w:rsidR="00190632" w:rsidRPr="000816FB" w:rsidRDefault="00190632" w:rsidP="0019063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1868941" w14:textId="5652D755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36E84242" w14:textId="0BEEEA67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16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0742C10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.499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26F42EB1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0B00D8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-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7D03A39E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.1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0FA8F1B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5.0695, 115.055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5F4DCE86" w14:textId="699DA1BD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9-hydroxy-6,10,12-octadecatrienoic acid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46F8CABD" w14:textId="062533C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431BBFA8" w14:textId="1FC6599B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ee&lt;/Author&gt;&lt;Year&gt;2019&lt;/Year&gt;&lt;RecNum&gt;78&lt;/RecNum&gt;&lt;DisplayText&gt;[5]&lt;/DisplayText&gt;&lt;record&gt;&lt;rec-number&gt;78&lt;/rec-number&gt;&lt;foreign-keys&gt;&lt;key app="EN" db-id="sasrtapfs9d5zteeve5xtefzws2exf5exa0a" timestamp="1731240310"&gt;78&lt;/key&gt;&lt;/foreign-keys&gt;&lt;ref-type name="Journal Article"&gt;17&lt;/ref-type&gt;&lt;contributors&gt;&lt;authors&gt;&lt;author&gt;Lee, S.&lt;/author&gt;&lt;author&gt;Lee, J. C.&lt;/author&gt;&lt;author&gt;Subedi, L.&lt;/author&gt;&lt;author&gt;Cho, K. H.&lt;/author&gt;&lt;author&gt;Kim, S. Y.&lt;/author&gt;&lt;author&gt;Park, H. J.&lt;/author&gt;&lt;author&gt;Kim, K. H.&lt;/author&gt;&lt;/authors&gt;&lt;/contributors&gt;&lt;auth-address&gt;School of Pharmacy, Sungkyunkwan University Suwon 16419 Republic of Korea khkim83@skku.edu +82-31-290-7730 +82-31-290-7700.&amp;#xD;College of Pharmacy, Gachon University 191 Hambakmoero, Yeonsu-gu Incheon 21936 Republic of Korea.&lt;/auth-address&gt;&lt;titles&gt;&lt;title&gt;Bioactive compounds from the seeds of Amomum tsaoko Crevost et Lemaire, a Chinese spice as inhibitors of sphingosine kinases, SPHK1/2&lt;/title&gt;&lt;secondary-title&gt;RSC Adv&lt;/secondary-title&gt;&lt;/titles&gt;&lt;periodical&gt;&lt;full-title&gt;RSC Adv&lt;/full-title&gt;&lt;/periodical&gt;&lt;pages&gt;33957-33968&lt;/pages&gt;&lt;volume&gt;9&lt;/volume&gt;&lt;number&gt;58&lt;/number&gt;&lt;edition&gt;20191022&lt;/edition&gt;&lt;dates&gt;&lt;year&gt;2019&lt;/year&gt;&lt;pub-dates&gt;&lt;date&gt;Oct 18&lt;/date&gt;&lt;/pub-dates&gt;&lt;/dates&gt;&lt;isbn&gt;2046-2069&lt;/isbn&gt;&lt;accession-num&gt;35528925&lt;/accession-num&gt;&lt;urls&gt;&lt;/urls&gt;&lt;custom1&gt;There are no conflicts to declare.&lt;/custom1&gt;&lt;custom2&gt;PMC9073669&lt;/custom2&gt;&lt;electronic-resource-num&gt;10.1039/c9ra07988b&lt;/electronic-resource-num&gt;&lt;remote-database-provider&gt;NLM&lt;/remote-database-provider&gt;&lt;language&gt;eng&lt;/language&gt;&lt;/record&gt;&lt;/Cite&gt;&lt;/EndNote&gt;</w:instrTex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5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12D3FFE6" w14:textId="1A945977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314C5F3A" w14:textId="2D5FF7B0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17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9EDFB0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.654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19C415E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1289415F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369D960E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1.52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569267EF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15.1644, 115.0532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49AA154A" w14:textId="15C8710D" w:rsidR="00C40376" w:rsidRPr="000816FB" w:rsidRDefault="004E6647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[3-(7-acetyloxy-6,10-dimethylundeca-3,5,9-trien-2-ylidene)-3a,6,6,9a-tetramethyl-2-oxo-1,4,5,5a,7,8,9,9b-octahydrocyclopenta[a]naphthalen-7-yl] acetat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1CFF8D1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LYMVREJBODRMMO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4838DE01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BBDF043" w14:textId="48A9B9E9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6A0CE6E8" w14:textId="06BEDA42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18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0C032FA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.688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71478CD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60F3851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794509B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86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6893575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7.0553, 117.0569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778ADA74" w14:textId="0E138CC0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-[2-(Hydroxymethyl)-3-oxooctyl]-4-methyloxolan-2-o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24EB8E47" w14:textId="4F4040AA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SDLFSCGVKKSEPZ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324DE88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188B4B9A" w14:textId="71DF38F2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40B73C91" w14:textId="6956A778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19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09B54D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.897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72120DC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3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39A8419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06E85EA0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9.89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1B82D8C6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88.2692, 146.095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05C2E3B3" w14:textId="1F0B5D52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Terminali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20A5ED3F" w14:textId="0972F08A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QTNGLMWAVBOBLJ-RCFZRFIH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1B987FF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1F775B9E" w14:textId="450A55D6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63B90F0D" w14:textId="62C7DB49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20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single" w:sz="6" w:space="0" w:color="auto"/>
            </w:tcBorders>
            <w:noWrap/>
            <w:hideMark/>
          </w:tcPr>
          <w:p w14:paraId="4D83633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.086</w:t>
            </w:r>
          </w:p>
        </w:tc>
        <w:tc>
          <w:tcPr>
            <w:tcW w:w="115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44828B6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7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119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5F2BA8E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28FB19EE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4.27</w:t>
            </w:r>
          </w:p>
        </w:tc>
        <w:tc>
          <w:tcPr>
            <w:tcW w:w="1785" w:type="dxa"/>
            <w:tcBorders>
              <w:top w:val="nil"/>
              <w:bottom w:val="single" w:sz="6" w:space="0" w:color="auto"/>
            </w:tcBorders>
            <w:noWrap/>
            <w:hideMark/>
          </w:tcPr>
          <w:p w14:paraId="441E96E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73.2843, 321.0510, 105.0695</w:t>
            </w:r>
          </w:p>
        </w:tc>
        <w:tc>
          <w:tcPr>
            <w:tcW w:w="4429" w:type="dxa"/>
            <w:tcBorders>
              <w:top w:val="nil"/>
              <w:bottom w:val="single" w:sz="6" w:space="0" w:color="auto"/>
            </w:tcBorders>
            <w:noWrap/>
            <w:hideMark/>
          </w:tcPr>
          <w:p w14:paraId="648FF4C8" w14:textId="17BEF3F6" w:rsidR="00C40376" w:rsidRPr="000816FB" w:rsidRDefault="00434058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methyl 9-[4-[2-(1,3-dihydroxy-2-methylbutyl)-7-hydroxy-3,3a,4,6,7,7a-hexahydro-2H-furo[3,2-c]pyran-6-yl]-3-methylbut-2-enoyl]oxynonanoate</w:t>
            </w:r>
          </w:p>
        </w:tc>
        <w:tc>
          <w:tcPr>
            <w:tcW w:w="2127" w:type="dxa"/>
            <w:tcBorders>
              <w:top w:val="nil"/>
              <w:bottom w:val="single" w:sz="6" w:space="0" w:color="auto"/>
            </w:tcBorders>
            <w:noWrap/>
            <w:hideMark/>
          </w:tcPr>
          <w:p w14:paraId="01AE86D5" w14:textId="0D6D2D47" w:rsidR="00C40376" w:rsidRPr="000816FB" w:rsidRDefault="00AC7A71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BGUPLOONNWDPDJ-UHFFFAOYSA-N</w:t>
            </w:r>
          </w:p>
        </w:tc>
        <w:tc>
          <w:tcPr>
            <w:tcW w:w="2091" w:type="dxa"/>
            <w:tcBorders>
              <w:top w:val="nil"/>
              <w:bottom w:val="single" w:sz="6" w:space="0" w:color="auto"/>
            </w:tcBorders>
          </w:tcPr>
          <w:p w14:paraId="388BD2A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440EF82D" w14:textId="3DD2348D" w:rsidR="00FD3809" w:rsidRPr="00684A7F" w:rsidRDefault="00FD3809">
      <w:pPr>
        <w:rPr>
          <w:rFonts w:hint="eastAsia"/>
          <w:sz w:val="20"/>
          <w:szCs w:val="21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 (</w:t>
      </w:r>
      <w:r w:rsidRPr="00684A7F">
        <w:rPr>
          <w:rFonts w:ascii="Times New Roman" w:hAnsi="Times New Roman" w:cs="Times New Roman"/>
          <w:b/>
          <w:bCs/>
          <w:i/>
          <w:iCs/>
          <w:sz w:val="18"/>
          <w:szCs w:val="18"/>
        </w:rPr>
        <w:t>continued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)</w:t>
      </w:r>
    </w:p>
    <w:tbl>
      <w:tblPr>
        <w:tblStyle w:val="af0"/>
        <w:tblW w:w="15134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"/>
        <w:gridCol w:w="576"/>
        <w:gridCol w:w="860"/>
        <w:gridCol w:w="1156"/>
        <w:gridCol w:w="1191"/>
        <w:gridCol w:w="811"/>
        <w:gridCol w:w="1785"/>
        <w:gridCol w:w="4429"/>
        <w:gridCol w:w="2127"/>
        <w:gridCol w:w="2091"/>
      </w:tblGrid>
      <w:tr w:rsidR="00FD3809" w:rsidRPr="000816FB" w14:paraId="25AB9F67" w14:textId="77777777" w:rsidTr="00D578E8">
        <w:trPr>
          <w:trHeight w:val="340"/>
          <w:jc w:val="center"/>
        </w:trPr>
        <w:tc>
          <w:tcPr>
            <w:tcW w:w="684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897BA21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bookmarkStart w:id="11" w:name="_Hlk194939056"/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FCC7A9A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2882E08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D5A9258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6ACFE9B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5B05979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96556A5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FB9A9B1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tcBorders>
              <w:top w:val="single" w:sz="6" w:space="0" w:color="auto"/>
              <w:bottom w:val="single" w:sz="6" w:space="0" w:color="auto"/>
            </w:tcBorders>
          </w:tcPr>
          <w:p w14:paraId="70AFDC84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bookmarkEnd w:id="11"/>
      <w:tr w:rsidR="00100172" w:rsidRPr="000816FB" w14:paraId="67231493" w14:textId="4EB102EF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single" w:sz="6" w:space="0" w:color="auto"/>
              <w:bottom w:val="nil"/>
            </w:tcBorders>
            <w:noWrap/>
            <w:hideMark/>
          </w:tcPr>
          <w:p w14:paraId="1378C3F5" w14:textId="28345A09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21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single" w:sz="6" w:space="0" w:color="auto"/>
              <w:bottom w:val="nil"/>
            </w:tcBorders>
            <w:noWrap/>
            <w:hideMark/>
          </w:tcPr>
          <w:p w14:paraId="1B02493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.207</w:t>
            </w:r>
          </w:p>
        </w:tc>
        <w:tc>
          <w:tcPr>
            <w:tcW w:w="1156" w:type="dxa"/>
            <w:tcBorders>
              <w:top w:val="single" w:sz="6" w:space="0" w:color="auto"/>
              <w:bottom w:val="nil"/>
            </w:tcBorders>
            <w:noWrap/>
            <w:hideMark/>
          </w:tcPr>
          <w:p w14:paraId="41BEF00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1191" w:type="dxa"/>
            <w:tcBorders>
              <w:top w:val="single" w:sz="6" w:space="0" w:color="auto"/>
              <w:bottom w:val="nil"/>
            </w:tcBorders>
            <w:noWrap/>
            <w:hideMark/>
          </w:tcPr>
          <w:p w14:paraId="550B602F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single" w:sz="6" w:space="0" w:color="auto"/>
              <w:bottom w:val="nil"/>
            </w:tcBorders>
            <w:noWrap/>
            <w:hideMark/>
          </w:tcPr>
          <w:p w14:paraId="3075DFE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.51</w:t>
            </w:r>
          </w:p>
        </w:tc>
        <w:tc>
          <w:tcPr>
            <w:tcW w:w="1785" w:type="dxa"/>
            <w:tcBorders>
              <w:top w:val="single" w:sz="6" w:space="0" w:color="auto"/>
              <w:bottom w:val="nil"/>
            </w:tcBorders>
            <w:noWrap/>
            <w:hideMark/>
          </w:tcPr>
          <w:p w14:paraId="351AE820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7.0557, 103.0553</w:t>
            </w:r>
          </w:p>
        </w:tc>
        <w:tc>
          <w:tcPr>
            <w:tcW w:w="4429" w:type="dxa"/>
            <w:tcBorders>
              <w:top w:val="single" w:sz="6" w:space="0" w:color="auto"/>
              <w:bottom w:val="nil"/>
            </w:tcBorders>
            <w:noWrap/>
            <w:hideMark/>
          </w:tcPr>
          <w:p w14:paraId="6447D33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eobonaspectin B</w:t>
            </w:r>
          </w:p>
        </w:tc>
        <w:tc>
          <w:tcPr>
            <w:tcW w:w="2127" w:type="dxa"/>
            <w:tcBorders>
              <w:top w:val="single" w:sz="6" w:space="0" w:color="auto"/>
              <w:bottom w:val="nil"/>
            </w:tcBorders>
            <w:noWrap/>
            <w:hideMark/>
          </w:tcPr>
          <w:p w14:paraId="327FAD2B" w14:textId="049BB65E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single" w:sz="6" w:space="0" w:color="auto"/>
              <w:bottom w:val="nil"/>
            </w:tcBorders>
          </w:tcPr>
          <w:p w14:paraId="77CA6C3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1AD6490" w14:textId="1730617E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618973CF" w14:textId="511D12DE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22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712CA776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.464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59213CD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3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6B2828B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7EAF1D8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.98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1F0C48C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37.3009, 317.1801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35504BC3" w14:textId="20B1EA59" w:rsidR="00C40376" w:rsidRPr="000816FB" w:rsidRDefault="00434058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(2,8,14-triacetyloxy-7-hydroxy-1,5,9,12,12-pentamethyl-13-oxo-4-tetracyclo[7.6.0.03,7.010,14]pentadecanyl) benzoat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64775965" w14:textId="6C1C09D9" w:rsidR="00C40376" w:rsidRPr="000816FB" w:rsidRDefault="00911702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IEQTVHJLWRGNIY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3618ED1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B14C4D5" w14:textId="754BC49F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03F7BF3C" w14:textId="24FC5F76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23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27008E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.74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2F11A6C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5337467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0A96B22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1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523D25C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01.2028, 147.0988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0EDE6809" w14:textId="45048A87" w:rsidR="00C40376" w:rsidRPr="000816FB" w:rsidRDefault="00434058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[3-(7-acetyloxy-6,10-dimethylundeca-3,5,9-trien-2-ylidene)-3a,6,6,9a-tetramethyl-2-oxo-1,4,5,5a,7,8,9,9b-octahydrocyclopenta[a]naphthalen-7-yl] acetat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0549CB9C" w14:textId="0A1DE452" w:rsidR="00C40376" w:rsidRPr="000816FB" w:rsidRDefault="00911702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LYMVREJBODRMMO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76C2F5F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BF1659E" w14:textId="30637F84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66D0232D" w14:textId="6D875895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24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9E262AB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8.983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5CF0147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14EB52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387BC4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.45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494E00D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61.3273, 191.1680, 115.055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50828394" w14:textId="1207D5C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Rhabdastrellin A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39FEB84E" w14:textId="198284B9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ZZGSZXWZQYCHPP-YFMITETI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741FC2FE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3A56FD31" w14:textId="01887487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76D46411" w14:textId="7E1C9EDA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25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4D0FE22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9.084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7564B7E1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4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33EF234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78295466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1.81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6497C5B0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15.3190, 105.069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2D87DBD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2-Hydroxy-3-[3,4,5-trihydroxy-6-[[3,4,5-trihydroxy-6-(hydroxymethyl)oxan-2-yl]oxymethyl]oxan-2-yl]oxypropyl] hexadecanoat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500A687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QWOKDQAPBSVGH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6AEB020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5389CBC" w14:textId="4C14023B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1AA4E401" w14:textId="5C6C8FBE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26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42CBB20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9.395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1B79DB8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2CE7EF90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58DE242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48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5D1DD8E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32.2064, 146.095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5D166BCF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7-[4,5-Dihydroxy-6-(hydroxymethyl)-3-(2,3,4-trihydroxy-5-methylcyclohexyl)oxyoxan-2-yl]oxy-5-hydroxy-2-(3-hydroxy-4-methoxyphenyl)chromen-4-o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4032BAE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SYVKPQFZOBZMB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36A66D1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135C9D2B" w14:textId="3A1C98D7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</w:tcBorders>
            <w:noWrap/>
            <w:hideMark/>
          </w:tcPr>
          <w:p w14:paraId="25F8FA1A" w14:textId="77703E59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27</w:t>
            </w:r>
          </w:p>
        </w:tc>
        <w:tc>
          <w:tcPr>
            <w:tcW w:w="860" w:type="dxa"/>
            <w:tcBorders>
              <w:top w:val="nil"/>
            </w:tcBorders>
            <w:noWrap/>
            <w:hideMark/>
          </w:tcPr>
          <w:p w14:paraId="5B9F8D9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0.015</w:t>
            </w:r>
          </w:p>
        </w:tc>
        <w:tc>
          <w:tcPr>
            <w:tcW w:w="1156" w:type="dxa"/>
            <w:tcBorders>
              <w:top w:val="nil"/>
            </w:tcBorders>
            <w:noWrap/>
            <w:hideMark/>
          </w:tcPr>
          <w:p w14:paraId="1308958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tcBorders>
              <w:top w:val="nil"/>
            </w:tcBorders>
            <w:noWrap/>
            <w:hideMark/>
          </w:tcPr>
          <w:p w14:paraId="4B5D3F8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</w:tcBorders>
            <w:noWrap/>
            <w:hideMark/>
          </w:tcPr>
          <w:p w14:paraId="535BC01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83</w:t>
            </w:r>
          </w:p>
        </w:tc>
        <w:tc>
          <w:tcPr>
            <w:tcW w:w="1785" w:type="dxa"/>
            <w:tcBorders>
              <w:top w:val="nil"/>
            </w:tcBorders>
            <w:noWrap/>
            <w:hideMark/>
          </w:tcPr>
          <w:p w14:paraId="01E5113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19.1948, 131.0842, 107.0504</w:t>
            </w:r>
          </w:p>
        </w:tc>
        <w:tc>
          <w:tcPr>
            <w:tcW w:w="4429" w:type="dxa"/>
            <w:tcBorders>
              <w:top w:val="nil"/>
            </w:tcBorders>
            <w:noWrap/>
            <w:hideMark/>
          </w:tcPr>
          <w:p w14:paraId="4BD2432C" w14:textId="51A0F59B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evskin</w:t>
            </w:r>
          </w:p>
        </w:tc>
        <w:tc>
          <w:tcPr>
            <w:tcW w:w="2127" w:type="dxa"/>
            <w:tcBorders>
              <w:top w:val="nil"/>
            </w:tcBorders>
            <w:noWrap/>
            <w:hideMark/>
          </w:tcPr>
          <w:p w14:paraId="5C67C0CF" w14:textId="3F2A759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WNANPKYNOALKIV-UHFFFAOYSA-N</w:t>
            </w:r>
          </w:p>
        </w:tc>
        <w:tc>
          <w:tcPr>
            <w:tcW w:w="2091" w:type="dxa"/>
            <w:tcBorders>
              <w:top w:val="nil"/>
            </w:tcBorders>
          </w:tcPr>
          <w:p w14:paraId="76203A6E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6D5DAC21" w14:textId="4D6E955B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63063789" w14:textId="555163A4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28</w:t>
            </w:r>
          </w:p>
        </w:tc>
        <w:tc>
          <w:tcPr>
            <w:tcW w:w="860" w:type="dxa"/>
            <w:noWrap/>
            <w:hideMark/>
          </w:tcPr>
          <w:p w14:paraId="008D767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0.224</w:t>
            </w:r>
          </w:p>
        </w:tc>
        <w:tc>
          <w:tcPr>
            <w:tcW w:w="1156" w:type="dxa"/>
            <w:noWrap/>
            <w:hideMark/>
          </w:tcPr>
          <w:p w14:paraId="4E0651B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191" w:type="dxa"/>
            <w:noWrap/>
            <w:hideMark/>
          </w:tcPr>
          <w:p w14:paraId="637A23A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5FB60C10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.1</w:t>
            </w:r>
          </w:p>
        </w:tc>
        <w:tc>
          <w:tcPr>
            <w:tcW w:w="1785" w:type="dxa"/>
            <w:noWrap/>
            <w:hideMark/>
          </w:tcPr>
          <w:p w14:paraId="65F9B89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1.0842, 105.0695</w:t>
            </w:r>
          </w:p>
        </w:tc>
        <w:tc>
          <w:tcPr>
            <w:tcW w:w="4429" w:type="dxa"/>
            <w:noWrap/>
            <w:hideMark/>
          </w:tcPr>
          <w:p w14:paraId="382AB56C" w14:textId="26FB0BA2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itronellyl phenylacetate</w:t>
            </w:r>
          </w:p>
        </w:tc>
        <w:tc>
          <w:tcPr>
            <w:tcW w:w="2127" w:type="dxa"/>
            <w:noWrap/>
            <w:hideMark/>
          </w:tcPr>
          <w:p w14:paraId="597EB7CA" w14:textId="7F102160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VJBFMVLVJZZMM-UHFFFAOYSA-N</w:t>
            </w:r>
          </w:p>
        </w:tc>
        <w:tc>
          <w:tcPr>
            <w:tcW w:w="2091" w:type="dxa"/>
          </w:tcPr>
          <w:p w14:paraId="2664A69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3C8349F" w14:textId="7E57C339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noWrap/>
            <w:hideMark/>
          </w:tcPr>
          <w:p w14:paraId="3DA14F78" w14:textId="64784DF3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29</w:t>
            </w:r>
          </w:p>
        </w:tc>
        <w:tc>
          <w:tcPr>
            <w:tcW w:w="860" w:type="dxa"/>
            <w:noWrap/>
            <w:hideMark/>
          </w:tcPr>
          <w:p w14:paraId="7072949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0.534</w:t>
            </w:r>
          </w:p>
        </w:tc>
        <w:tc>
          <w:tcPr>
            <w:tcW w:w="1156" w:type="dxa"/>
            <w:noWrap/>
            <w:hideMark/>
          </w:tcPr>
          <w:p w14:paraId="76BA870B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noWrap/>
            <w:hideMark/>
          </w:tcPr>
          <w:p w14:paraId="6CDBA150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noWrap/>
            <w:hideMark/>
          </w:tcPr>
          <w:p w14:paraId="40C85EB1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5.44</w:t>
            </w:r>
          </w:p>
        </w:tc>
        <w:tc>
          <w:tcPr>
            <w:tcW w:w="1785" w:type="dxa"/>
            <w:noWrap/>
            <w:hideMark/>
          </w:tcPr>
          <w:p w14:paraId="61E5840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23.0656, 117.0569, 105.0695</w:t>
            </w:r>
          </w:p>
        </w:tc>
        <w:tc>
          <w:tcPr>
            <w:tcW w:w="4429" w:type="dxa"/>
            <w:noWrap/>
            <w:hideMark/>
          </w:tcPr>
          <w:p w14:paraId="3D07685F" w14:textId="07FA14E8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amachilobene E</w:t>
            </w:r>
          </w:p>
        </w:tc>
        <w:tc>
          <w:tcPr>
            <w:tcW w:w="2127" w:type="dxa"/>
            <w:noWrap/>
            <w:hideMark/>
          </w:tcPr>
          <w:p w14:paraId="603BDE33" w14:textId="2ABF8DA0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</w:tcPr>
          <w:p w14:paraId="07E94FC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144E53A6" w14:textId="1CA658B1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bottom w:val="nil"/>
            </w:tcBorders>
            <w:noWrap/>
            <w:hideMark/>
          </w:tcPr>
          <w:p w14:paraId="6297BFC1" w14:textId="1FFE971B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30</w:t>
            </w:r>
          </w:p>
        </w:tc>
        <w:tc>
          <w:tcPr>
            <w:tcW w:w="860" w:type="dxa"/>
            <w:tcBorders>
              <w:bottom w:val="nil"/>
            </w:tcBorders>
            <w:noWrap/>
            <w:hideMark/>
          </w:tcPr>
          <w:p w14:paraId="72A44306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0.636</w:t>
            </w:r>
          </w:p>
        </w:tc>
        <w:tc>
          <w:tcPr>
            <w:tcW w:w="1156" w:type="dxa"/>
            <w:tcBorders>
              <w:bottom w:val="nil"/>
            </w:tcBorders>
            <w:noWrap/>
            <w:hideMark/>
          </w:tcPr>
          <w:p w14:paraId="22AC3D4F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tcBorders>
              <w:bottom w:val="nil"/>
            </w:tcBorders>
            <w:noWrap/>
            <w:hideMark/>
          </w:tcPr>
          <w:p w14:paraId="44B8CA8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bottom w:val="nil"/>
            </w:tcBorders>
            <w:noWrap/>
            <w:hideMark/>
          </w:tcPr>
          <w:p w14:paraId="003F6EA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2.57</w:t>
            </w:r>
          </w:p>
        </w:tc>
        <w:tc>
          <w:tcPr>
            <w:tcW w:w="1785" w:type="dxa"/>
            <w:tcBorders>
              <w:bottom w:val="nil"/>
            </w:tcBorders>
            <w:noWrap/>
            <w:hideMark/>
          </w:tcPr>
          <w:p w14:paraId="1C85821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7.1013, 115.0554</w:t>
            </w:r>
          </w:p>
        </w:tc>
        <w:tc>
          <w:tcPr>
            <w:tcW w:w="4429" w:type="dxa"/>
            <w:tcBorders>
              <w:bottom w:val="nil"/>
            </w:tcBorders>
            <w:noWrap/>
            <w:hideMark/>
          </w:tcPr>
          <w:p w14:paraId="48DCA2BE" w14:textId="36D01B5A" w:rsidR="00C40376" w:rsidRPr="000816FB" w:rsidRDefault="00911702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UNKNOWN</w:t>
            </w:r>
          </w:p>
        </w:tc>
        <w:tc>
          <w:tcPr>
            <w:tcW w:w="2127" w:type="dxa"/>
            <w:tcBorders>
              <w:bottom w:val="nil"/>
            </w:tcBorders>
            <w:noWrap/>
            <w:hideMark/>
          </w:tcPr>
          <w:p w14:paraId="535C3AF3" w14:textId="57006C9A" w:rsidR="00C40376" w:rsidRPr="000816FB" w:rsidRDefault="00911702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UNKNOWN</w:t>
            </w:r>
          </w:p>
        </w:tc>
        <w:tc>
          <w:tcPr>
            <w:tcW w:w="2091" w:type="dxa"/>
            <w:tcBorders>
              <w:bottom w:val="nil"/>
            </w:tcBorders>
          </w:tcPr>
          <w:p w14:paraId="34A5382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0FBADB99" w14:textId="4167C5F9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108" w:type="dxa"/>
          <w:trHeight w:val="340"/>
          <w:jc w:val="center"/>
        </w:trPr>
        <w:tc>
          <w:tcPr>
            <w:tcW w:w="57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1BEBB2D7" w14:textId="7B6ECEED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31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single" w:sz="6" w:space="0" w:color="auto"/>
            </w:tcBorders>
            <w:noWrap/>
            <w:hideMark/>
          </w:tcPr>
          <w:p w14:paraId="3C38AA0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0.723</w:t>
            </w:r>
          </w:p>
        </w:tc>
        <w:tc>
          <w:tcPr>
            <w:tcW w:w="115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64E0037E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7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19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00F2EC0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025516DF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36</w:t>
            </w:r>
          </w:p>
        </w:tc>
        <w:tc>
          <w:tcPr>
            <w:tcW w:w="1785" w:type="dxa"/>
            <w:tcBorders>
              <w:top w:val="nil"/>
              <w:bottom w:val="single" w:sz="6" w:space="0" w:color="auto"/>
            </w:tcBorders>
            <w:noWrap/>
            <w:hideMark/>
          </w:tcPr>
          <w:p w14:paraId="155B0C1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44.3326, 216.1733, 146.0955</w:t>
            </w:r>
          </w:p>
        </w:tc>
        <w:tc>
          <w:tcPr>
            <w:tcW w:w="4429" w:type="dxa"/>
            <w:tcBorders>
              <w:top w:val="nil"/>
              <w:bottom w:val="single" w:sz="6" w:space="0" w:color="auto"/>
            </w:tcBorders>
            <w:noWrap/>
            <w:hideMark/>
          </w:tcPr>
          <w:p w14:paraId="60EB40E7" w14:textId="2000AD99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apepunine</w:t>
            </w:r>
          </w:p>
        </w:tc>
        <w:tc>
          <w:tcPr>
            <w:tcW w:w="2127" w:type="dxa"/>
            <w:tcBorders>
              <w:top w:val="nil"/>
              <w:bottom w:val="single" w:sz="6" w:space="0" w:color="auto"/>
            </w:tcBorders>
            <w:noWrap/>
            <w:hideMark/>
          </w:tcPr>
          <w:p w14:paraId="3C25C31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QFHXSIDXKCKLAC-UHFFFAOYSA-N</w:t>
            </w:r>
          </w:p>
        </w:tc>
        <w:tc>
          <w:tcPr>
            <w:tcW w:w="2091" w:type="dxa"/>
            <w:tcBorders>
              <w:top w:val="nil"/>
              <w:bottom w:val="single" w:sz="6" w:space="0" w:color="auto"/>
            </w:tcBorders>
          </w:tcPr>
          <w:p w14:paraId="4522B5D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7DAD70FA" w14:textId="0920AE97" w:rsidR="00FD3809" w:rsidRPr="00684A7F" w:rsidRDefault="00FD3809">
      <w:pPr>
        <w:rPr>
          <w:rFonts w:hint="eastAsia"/>
          <w:sz w:val="20"/>
          <w:szCs w:val="21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 (</w:t>
      </w:r>
      <w:r w:rsidRPr="00684A7F">
        <w:rPr>
          <w:rFonts w:ascii="Times New Roman" w:hAnsi="Times New Roman" w:cs="Times New Roman"/>
          <w:b/>
          <w:bCs/>
          <w:i/>
          <w:iCs/>
          <w:sz w:val="18"/>
          <w:szCs w:val="18"/>
        </w:rPr>
        <w:t>continued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)</w:t>
      </w:r>
    </w:p>
    <w:tbl>
      <w:tblPr>
        <w:tblStyle w:val="af0"/>
        <w:tblW w:w="15242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6"/>
        <w:gridCol w:w="576"/>
        <w:gridCol w:w="860"/>
        <w:gridCol w:w="1156"/>
        <w:gridCol w:w="1191"/>
        <w:gridCol w:w="811"/>
        <w:gridCol w:w="1785"/>
        <w:gridCol w:w="4429"/>
        <w:gridCol w:w="2127"/>
        <w:gridCol w:w="2091"/>
      </w:tblGrid>
      <w:tr w:rsidR="00FD3809" w:rsidRPr="000816FB" w14:paraId="3AB49D89" w14:textId="77777777" w:rsidTr="00D578E8">
        <w:trPr>
          <w:trHeight w:val="340"/>
          <w:jc w:val="center"/>
        </w:trPr>
        <w:tc>
          <w:tcPr>
            <w:tcW w:w="792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296B4D1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bookmarkStart w:id="12" w:name="_Hlk194939281"/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AA38EA4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FA405D0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27FED67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0C3778A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5CDAAEC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E22E5A5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BD0B07A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tcBorders>
              <w:top w:val="single" w:sz="6" w:space="0" w:color="auto"/>
              <w:bottom w:val="single" w:sz="6" w:space="0" w:color="auto"/>
            </w:tcBorders>
          </w:tcPr>
          <w:p w14:paraId="600F0160" w14:textId="77777777" w:rsidR="00FD3809" w:rsidRPr="000816FB" w:rsidRDefault="00FD3809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bookmarkEnd w:id="12"/>
      <w:tr w:rsidR="00100172" w:rsidRPr="000816FB" w14:paraId="6BF024FB" w14:textId="5FA64DB8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216" w:type="dxa"/>
          <w:trHeight w:val="340"/>
          <w:jc w:val="center"/>
        </w:trPr>
        <w:tc>
          <w:tcPr>
            <w:tcW w:w="576" w:type="dxa"/>
            <w:tcBorders>
              <w:top w:val="single" w:sz="6" w:space="0" w:color="auto"/>
              <w:bottom w:val="nil"/>
            </w:tcBorders>
            <w:noWrap/>
            <w:hideMark/>
          </w:tcPr>
          <w:p w14:paraId="0E872891" w14:textId="2BDBC398" w:rsidR="00C40376" w:rsidRPr="000816FB" w:rsidRDefault="00FE68D3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32</w:t>
            </w:r>
          </w:p>
        </w:tc>
        <w:tc>
          <w:tcPr>
            <w:tcW w:w="860" w:type="dxa"/>
            <w:tcBorders>
              <w:top w:val="single" w:sz="6" w:space="0" w:color="auto"/>
              <w:bottom w:val="nil"/>
            </w:tcBorders>
            <w:noWrap/>
            <w:hideMark/>
          </w:tcPr>
          <w:p w14:paraId="722C0E0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1</w:t>
            </w:r>
          </w:p>
        </w:tc>
        <w:tc>
          <w:tcPr>
            <w:tcW w:w="1156" w:type="dxa"/>
            <w:tcBorders>
              <w:top w:val="single" w:sz="6" w:space="0" w:color="auto"/>
              <w:bottom w:val="nil"/>
            </w:tcBorders>
            <w:noWrap/>
            <w:hideMark/>
          </w:tcPr>
          <w:p w14:paraId="1F23FE96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tcBorders>
              <w:top w:val="single" w:sz="6" w:space="0" w:color="auto"/>
              <w:bottom w:val="nil"/>
            </w:tcBorders>
            <w:noWrap/>
            <w:hideMark/>
          </w:tcPr>
          <w:p w14:paraId="42EA8FB1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single" w:sz="6" w:space="0" w:color="auto"/>
              <w:bottom w:val="nil"/>
            </w:tcBorders>
            <w:noWrap/>
            <w:hideMark/>
          </w:tcPr>
          <w:p w14:paraId="3B9752E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1.34</w:t>
            </w:r>
          </w:p>
        </w:tc>
        <w:tc>
          <w:tcPr>
            <w:tcW w:w="1785" w:type="dxa"/>
            <w:tcBorders>
              <w:top w:val="single" w:sz="6" w:space="0" w:color="auto"/>
              <w:bottom w:val="nil"/>
            </w:tcBorders>
            <w:noWrap/>
            <w:hideMark/>
          </w:tcPr>
          <w:p w14:paraId="3754BE2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1.0842, 105.0716</w:t>
            </w:r>
          </w:p>
        </w:tc>
        <w:tc>
          <w:tcPr>
            <w:tcW w:w="4429" w:type="dxa"/>
            <w:tcBorders>
              <w:top w:val="single" w:sz="6" w:space="0" w:color="auto"/>
              <w:bottom w:val="nil"/>
            </w:tcBorders>
            <w:noWrap/>
            <w:hideMark/>
          </w:tcPr>
          <w:p w14:paraId="490F2A78" w14:textId="76C804DB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(2-ethenyl-4a-hydroxy-2,4b,8,8-tetramethyl-5-oxo-4,6,7,8a,9,10-hexahydro-3H-phenanthren-9-yl) acetate</w:t>
            </w:r>
          </w:p>
        </w:tc>
        <w:tc>
          <w:tcPr>
            <w:tcW w:w="2127" w:type="dxa"/>
            <w:tcBorders>
              <w:top w:val="single" w:sz="6" w:space="0" w:color="auto"/>
              <w:bottom w:val="nil"/>
            </w:tcBorders>
            <w:noWrap/>
            <w:hideMark/>
          </w:tcPr>
          <w:p w14:paraId="65DD0AB1" w14:textId="35D46021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CBLGYUNJSYJPY-UHFFFAOYSA-N</w:t>
            </w:r>
          </w:p>
        </w:tc>
        <w:tc>
          <w:tcPr>
            <w:tcW w:w="2091" w:type="dxa"/>
            <w:tcBorders>
              <w:top w:val="single" w:sz="6" w:space="0" w:color="auto"/>
              <w:bottom w:val="nil"/>
            </w:tcBorders>
          </w:tcPr>
          <w:p w14:paraId="0A00858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2EACEB28" w14:textId="548E1631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13CE6D8D" w14:textId="65055B1F" w:rsidR="00C40376" w:rsidRPr="000816FB" w:rsidRDefault="00AF227D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33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714D784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1.155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440B8B7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7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9F2281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29F8448F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36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346AEBC1" w14:textId="6A13D01C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44.3326,  216.1733, 146.0955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04E321BC" w14:textId="55108B9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apepunine isomers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1891DBE0" w14:textId="06588D70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69F6476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18450A59" w14:textId="6D5B592C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79865700" w14:textId="1985AC60" w:rsidR="00C40376" w:rsidRPr="000816FB" w:rsidRDefault="00AF227D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34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31C4882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1.499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5BA8D806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7774486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430B6D2B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1.34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2867CFEE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1.0748, 105.0716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31A0B7FA" w14:textId="726F4010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-[2-[2-Hydroxy-2-(hydroxymethyl)-6,6-dimethylcyclohexyl]ethyl]-2,7-dimethylchromen-5-ol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7DBEB57A" w14:textId="06E1FC43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VQUOAESRDYPVEX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6478E03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23E91FEF" w14:textId="0C3ED2A3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BAACA15" w14:textId="383298DF" w:rsidR="00C40376" w:rsidRPr="000816FB" w:rsidRDefault="00AF227D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35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217419F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1.533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613D613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9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AC7E090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30FEBCC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18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379C9DD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7.1273, 115.055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0E603DDD" w14:textId="30F9A56B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0,13-dimethyl-17-[1-(methylamino)ethyl]-2,3,4,5,6,7,8,9,11,12,14,15,16,17-tetradecahydro-1H-cyclopenta[a]phenanthren-3-ol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1D320B53" w14:textId="333330AA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ZBGNYXYMSKSPSB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6123683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6746142C" w14:textId="2661FE3E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417AD0D1" w14:textId="44BB408B" w:rsidR="00C40376" w:rsidRPr="000816FB" w:rsidRDefault="00AF227D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36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1FA9B63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1.654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4CC0697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7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0C9A11D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Na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0DABD76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96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1474346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91.1652, 143.0839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490B6262" w14:textId="3A240CDA" w:rsidR="00C40376" w:rsidRPr="000816FB" w:rsidRDefault="00911702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UNKNOWN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54CA12F5" w14:textId="276F942D" w:rsidR="00C40376" w:rsidRPr="000816FB" w:rsidRDefault="00911702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UNKNOW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1863587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0C42E693" w14:textId="6D9F16F4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698BCDC6" w14:textId="0F4F169A" w:rsidR="00C40376" w:rsidRPr="000816FB" w:rsidRDefault="00AF227D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37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3362078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2.153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52C7EE1B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5B066BC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2060C52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0.05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3B78FEB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7.1008, 115.0554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2BD01170" w14:textId="744BBA3B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-[2'-(Hydroxymethyl)-3,6a,8,10b-tetramethylspiro[1,4a,5,6,8,9,10,10a-octahydronaphtho[2,1-d][1,3]dioxine-7,5'-oxolane]-2'-yl]ethanol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6839CB8E" w14:textId="2204D43A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QZOBEYQBKBPACE-UHFFFAOY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0B407E70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20338FC7" w14:textId="443F4277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7D943CA9" w14:textId="18DEEA9A" w:rsidR="00C40376" w:rsidRPr="000816FB" w:rsidRDefault="00AF227D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38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3AE8267E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2.551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7719766E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26E13ED1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2A339E4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2.18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194C1F81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1.0842, 133.0972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18614832" w14:textId="18346AC3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Toonaciliatin M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671B5FB5" w14:textId="73CA10C5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PJBQQIKTIGUTST-PDURBABI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49E5966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4A5A4C0" w14:textId="07C8296B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751F83C8" w14:textId="0AD992F0" w:rsidR="00C40376" w:rsidRPr="000816FB" w:rsidRDefault="00AF227D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39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550F7C3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2.619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4E1D9E8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61586D20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185F3FA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2.19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191A2AD6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9.0702, 115.0532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1BEA1190" w14:textId="07969754" w:rsidR="00C40376" w:rsidRPr="000816FB" w:rsidRDefault="001122A5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UNKNOWN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7DB06F2A" w14:textId="222C74C9" w:rsidR="00C40376" w:rsidRPr="000816FB" w:rsidRDefault="001122A5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UNKNOW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24E9973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7C76D8D6" w14:textId="305B9677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11AE5BC1" w14:textId="081F6D1F" w:rsidR="00C40376" w:rsidRPr="000816FB" w:rsidRDefault="00AF227D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40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tcBorders>
              <w:top w:val="nil"/>
              <w:bottom w:val="nil"/>
            </w:tcBorders>
            <w:noWrap/>
            <w:hideMark/>
          </w:tcPr>
          <w:p w14:paraId="6902B44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2.74</w:t>
            </w:r>
          </w:p>
        </w:tc>
        <w:tc>
          <w:tcPr>
            <w:tcW w:w="1156" w:type="dxa"/>
            <w:tcBorders>
              <w:top w:val="nil"/>
              <w:bottom w:val="nil"/>
            </w:tcBorders>
            <w:noWrap/>
            <w:hideMark/>
          </w:tcPr>
          <w:p w14:paraId="27CB1EB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9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1191" w:type="dxa"/>
            <w:tcBorders>
              <w:top w:val="nil"/>
              <w:bottom w:val="nil"/>
            </w:tcBorders>
            <w:noWrap/>
            <w:hideMark/>
          </w:tcPr>
          <w:p w14:paraId="36658C20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nil"/>
            </w:tcBorders>
            <w:noWrap/>
            <w:hideMark/>
          </w:tcPr>
          <w:p w14:paraId="70BD6BF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55</w:t>
            </w:r>
          </w:p>
        </w:tc>
        <w:tc>
          <w:tcPr>
            <w:tcW w:w="1785" w:type="dxa"/>
            <w:tcBorders>
              <w:top w:val="nil"/>
              <w:bottom w:val="nil"/>
            </w:tcBorders>
            <w:noWrap/>
            <w:hideMark/>
          </w:tcPr>
          <w:p w14:paraId="2DE3890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3.0996, 131.0842, 109.1031, 103.0532</w:t>
            </w:r>
          </w:p>
        </w:tc>
        <w:tc>
          <w:tcPr>
            <w:tcW w:w="4429" w:type="dxa"/>
            <w:tcBorders>
              <w:top w:val="nil"/>
              <w:bottom w:val="nil"/>
            </w:tcBorders>
            <w:noWrap/>
            <w:hideMark/>
          </w:tcPr>
          <w:p w14:paraId="0D0C57C4" w14:textId="2DF08219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(5S,7R,10S,14R,15R,16S,19S,20R,22S)-7-hydroxy-19-[(3S)-3-hydroxy-2-methyl-4-oxopentan-3-yl]-10,14-dimethyl-18,21-dioxahexacyclo[12.9.0.02,11.05,10.015,22.016,20]tricosa-1(23),2(11)-dien-17-one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14:paraId="2D8FB09A" w14:textId="77587DD2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JHLZEFPEROQOHV-DCGZGIOFSA-N</w:t>
            </w:r>
          </w:p>
        </w:tc>
        <w:tc>
          <w:tcPr>
            <w:tcW w:w="2091" w:type="dxa"/>
            <w:tcBorders>
              <w:top w:val="nil"/>
              <w:bottom w:val="nil"/>
            </w:tcBorders>
          </w:tcPr>
          <w:p w14:paraId="44A8198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A875983" w14:textId="7FE79EF6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wBefore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76698239" w14:textId="12497E95" w:rsidR="00C40376" w:rsidRPr="000816FB" w:rsidRDefault="00AF227D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41</w:t>
            </w:r>
          </w:p>
        </w:tc>
        <w:tc>
          <w:tcPr>
            <w:tcW w:w="860" w:type="dxa"/>
            <w:tcBorders>
              <w:top w:val="nil"/>
              <w:bottom w:val="single" w:sz="6" w:space="0" w:color="auto"/>
            </w:tcBorders>
            <w:noWrap/>
            <w:hideMark/>
          </w:tcPr>
          <w:p w14:paraId="48B5C7E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2.774</w:t>
            </w:r>
          </w:p>
        </w:tc>
        <w:tc>
          <w:tcPr>
            <w:tcW w:w="115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00C2EB3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119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50C69850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tcBorders>
              <w:top w:val="nil"/>
              <w:bottom w:val="single" w:sz="6" w:space="0" w:color="auto"/>
            </w:tcBorders>
            <w:noWrap/>
            <w:hideMark/>
          </w:tcPr>
          <w:p w14:paraId="6DCE0E2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22</w:t>
            </w:r>
          </w:p>
        </w:tc>
        <w:tc>
          <w:tcPr>
            <w:tcW w:w="1785" w:type="dxa"/>
            <w:tcBorders>
              <w:top w:val="nil"/>
              <w:bottom w:val="single" w:sz="6" w:space="0" w:color="auto"/>
            </w:tcBorders>
            <w:noWrap/>
            <w:hideMark/>
          </w:tcPr>
          <w:p w14:paraId="1501D25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47.0815, 115.0532</w:t>
            </w:r>
          </w:p>
        </w:tc>
        <w:tc>
          <w:tcPr>
            <w:tcW w:w="4429" w:type="dxa"/>
            <w:tcBorders>
              <w:top w:val="nil"/>
              <w:bottom w:val="single" w:sz="6" w:space="0" w:color="auto"/>
            </w:tcBorders>
            <w:noWrap/>
            <w:hideMark/>
          </w:tcPr>
          <w:p w14:paraId="01EF74A1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ornusalterin F</w:t>
            </w:r>
          </w:p>
        </w:tc>
        <w:tc>
          <w:tcPr>
            <w:tcW w:w="2127" w:type="dxa"/>
            <w:tcBorders>
              <w:top w:val="nil"/>
              <w:bottom w:val="single" w:sz="6" w:space="0" w:color="auto"/>
            </w:tcBorders>
            <w:noWrap/>
            <w:hideMark/>
          </w:tcPr>
          <w:p w14:paraId="5A5A053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SRZGQWOHBSWCAT-RIZYFFEQSA-N</w:t>
            </w:r>
          </w:p>
        </w:tc>
        <w:tc>
          <w:tcPr>
            <w:tcW w:w="2091" w:type="dxa"/>
            <w:tcBorders>
              <w:top w:val="nil"/>
              <w:bottom w:val="single" w:sz="6" w:space="0" w:color="auto"/>
            </w:tcBorders>
          </w:tcPr>
          <w:p w14:paraId="73CA448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3FFED0A6" w14:textId="5320E991" w:rsidR="00D578E8" w:rsidRPr="00684A7F" w:rsidRDefault="00D578E8">
      <w:pPr>
        <w:rPr>
          <w:rFonts w:hint="eastAsia"/>
          <w:sz w:val="20"/>
          <w:szCs w:val="21"/>
        </w:rPr>
      </w:pPr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Table </w:t>
      </w:r>
      <w:r w:rsidR="00ED769B">
        <w:rPr>
          <w:rFonts w:ascii="Times New Roman" w:hAnsi="Times New Roman" w:cs="Times New Roman" w:hint="eastAsia"/>
          <w:b/>
          <w:bCs/>
          <w:sz w:val="18"/>
          <w:szCs w:val="18"/>
        </w:rPr>
        <w:t>2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. (</w:t>
      </w:r>
      <w:r w:rsidRPr="00684A7F">
        <w:rPr>
          <w:rFonts w:ascii="Times New Roman" w:hAnsi="Times New Roman" w:cs="Times New Roman"/>
          <w:b/>
          <w:bCs/>
          <w:i/>
          <w:iCs/>
          <w:sz w:val="18"/>
          <w:szCs w:val="18"/>
        </w:rPr>
        <w:t>continued</w:t>
      </w:r>
      <w:r w:rsidRPr="00684A7F">
        <w:rPr>
          <w:rFonts w:ascii="Times New Roman" w:hAnsi="Times New Roman" w:cs="Times New Roman"/>
          <w:b/>
          <w:bCs/>
          <w:sz w:val="18"/>
          <w:szCs w:val="18"/>
        </w:rPr>
        <w:t>)</w:t>
      </w:r>
    </w:p>
    <w:tbl>
      <w:tblPr>
        <w:tblStyle w:val="af0"/>
        <w:tblW w:w="15350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"/>
        <w:gridCol w:w="576"/>
        <w:gridCol w:w="216"/>
        <w:gridCol w:w="644"/>
        <w:gridCol w:w="216"/>
        <w:gridCol w:w="940"/>
        <w:gridCol w:w="216"/>
        <w:gridCol w:w="975"/>
        <w:gridCol w:w="216"/>
        <w:gridCol w:w="595"/>
        <w:gridCol w:w="216"/>
        <w:gridCol w:w="1569"/>
        <w:gridCol w:w="216"/>
        <w:gridCol w:w="4213"/>
        <w:gridCol w:w="216"/>
        <w:gridCol w:w="1911"/>
        <w:gridCol w:w="216"/>
        <w:gridCol w:w="1875"/>
        <w:gridCol w:w="216"/>
      </w:tblGrid>
      <w:tr w:rsidR="00D578E8" w:rsidRPr="000816FB" w14:paraId="606FB00E" w14:textId="77777777" w:rsidTr="00D578E8">
        <w:trPr>
          <w:trHeight w:val="340"/>
          <w:jc w:val="center"/>
        </w:trPr>
        <w:tc>
          <w:tcPr>
            <w:tcW w:w="900" w:type="dxa"/>
            <w:gridSpan w:val="3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B9382A7" w14:textId="77777777" w:rsidR="00D578E8" w:rsidRPr="000816FB" w:rsidRDefault="00D578E8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o.</w:t>
            </w:r>
          </w:p>
        </w:tc>
        <w:tc>
          <w:tcPr>
            <w:tcW w:w="860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507F57F" w14:textId="77777777" w:rsidR="00D578E8" w:rsidRPr="000816FB" w:rsidRDefault="00D578E8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R(min)</w:t>
            </w:r>
          </w:p>
        </w:tc>
        <w:tc>
          <w:tcPr>
            <w:tcW w:w="1156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D61BECA" w14:textId="77777777" w:rsidR="00D578E8" w:rsidRPr="000816FB" w:rsidRDefault="00D578E8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ormula</w:t>
            </w:r>
          </w:p>
        </w:tc>
        <w:tc>
          <w:tcPr>
            <w:tcW w:w="1191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9E100F5" w14:textId="77777777" w:rsidR="00D578E8" w:rsidRPr="000816FB" w:rsidRDefault="00D578E8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duct</w:t>
            </w:r>
          </w:p>
        </w:tc>
        <w:tc>
          <w:tcPr>
            <w:tcW w:w="811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7EE8BF9" w14:textId="77777777" w:rsidR="00D578E8" w:rsidRPr="000816FB" w:rsidRDefault="00D578E8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(ppm)</w:t>
            </w:r>
          </w:p>
        </w:tc>
        <w:tc>
          <w:tcPr>
            <w:tcW w:w="1785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57CA88B" w14:textId="77777777" w:rsidR="00D578E8" w:rsidRPr="000816FB" w:rsidRDefault="00D578E8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agment ions (m/z)</w:t>
            </w:r>
          </w:p>
        </w:tc>
        <w:tc>
          <w:tcPr>
            <w:tcW w:w="4429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A5ADB93" w14:textId="77777777" w:rsidR="00D578E8" w:rsidRPr="000816FB" w:rsidRDefault="00D578E8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me</w:t>
            </w:r>
          </w:p>
        </w:tc>
        <w:tc>
          <w:tcPr>
            <w:tcW w:w="2127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AA672A4" w14:textId="77777777" w:rsidR="00D578E8" w:rsidRPr="000816FB" w:rsidRDefault="00D578E8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hIKeys</w:t>
            </w:r>
          </w:p>
        </w:tc>
        <w:tc>
          <w:tcPr>
            <w:tcW w:w="2091" w:type="dxa"/>
            <w:gridSpan w:val="2"/>
            <w:tcBorders>
              <w:top w:val="single" w:sz="6" w:space="0" w:color="auto"/>
              <w:bottom w:val="single" w:sz="6" w:space="0" w:color="auto"/>
            </w:tcBorders>
          </w:tcPr>
          <w:p w14:paraId="7E88C80E" w14:textId="77777777" w:rsidR="00D578E8" w:rsidRPr="000816FB" w:rsidRDefault="00D578E8" w:rsidP="00547E98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s</w:t>
            </w:r>
          </w:p>
        </w:tc>
      </w:tr>
      <w:tr w:rsidR="00100172" w:rsidRPr="000816FB" w14:paraId="6F79922A" w14:textId="31B46808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gridAfter w:val="1"/>
          <w:wBefore w:w="108" w:type="dxa"/>
          <w:wAfter w:w="216" w:type="dxa"/>
          <w:trHeight w:val="340"/>
          <w:jc w:val="center"/>
        </w:trPr>
        <w:tc>
          <w:tcPr>
            <w:tcW w:w="576" w:type="dxa"/>
            <w:tcBorders>
              <w:top w:val="single" w:sz="6" w:space="0" w:color="auto"/>
              <w:bottom w:val="nil"/>
            </w:tcBorders>
            <w:noWrap/>
            <w:hideMark/>
          </w:tcPr>
          <w:p w14:paraId="4581E675" w14:textId="38A9E407" w:rsidR="00C40376" w:rsidRPr="000816FB" w:rsidRDefault="00F70640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42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gridSpan w:val="2"/>
            <w:tcBorders>
              <w:top w:val="single" w:sz="6" w:space="0" w:color="auto"/>
              <w:bottom w:val="nil"/>
            </w:tcBorders>
            <w:noWrap/>
            <w:hideMark/>
          </w:tcPr>
          <w:p w14:paraId="2372F79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2.895</w:t>
            </w:r>
          </w:p>
        </w:tc>
        <w:tc>
          <w:tcPr>
            <w:tcW w:w="1156" w:type="dxa"/>
            <w:gridSpan w:val="2"/>
            <w:tcBorders>
              <w:top w:val="single" w:sz="6" w:space="0" w:color="auto"/>
              <w:bottom w:val="nil"/>
            </w:tcBorders>
            <w:noWrap/>
            <w:hideMark/>
          </w:tcPr>
          <w:p w14:paraId="0C92051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1191" w:type="dxa"/>
            <w:gridSpan w:val="2"/>
            <w:tcBorders>
              <w:top w:val="single" w:sz="6" w:space="0" w:color="auto"/>
              <w:bottom w:val="nil"/>
            </w:tcBorders>
            <w:noWrap/>
            <w:hideMark/>
          </w:tcPr>
          <w:p w14:paraId="58DA595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gridSpan w:val="2"/>
            <w:tcBorders>
              <w:top w:val="single" w:sz="6" w:space="0" w:color="auto"/>
              <w:bottom w:val="nil"/>
            </w:tcBorders>
            <w:noWrap/>
            <w:hideMark/>
          </w:tcPr>
          <w:p w14:paraId="4BA310F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2.11</w:t>
            </w:r>
          </w:p>
        </w:tc>
        <w:tc>
          <w:tcPr>
            <w:tcW w:w="1785" w:type="dxa"/>
            <w:gridSpan w:val="2"/>
            <w:tcBorders>
              <w:top w:val="single" w:sz="6" w:space="0" w:color="auto"/>
              <w:bottom w:val="nil"/>
            </w:tcBorders>
            <w:noWrap/>
            <w:hideMark/>
          </w:tcPr>
          <w:p w14:paraId="49CF895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65.1493, 205.1794</w:t>
            </w:r>
          </w:p>
        </w:tc>
        <w:tc>
          <w:tcPr>
            <w:tcW w:w="4429" w:type="dxa"/>
            <w:gridSpan w:val="2"/>
            <w:tcBorders>
              <w:top w:val="single" w:sz="6" w:space="0" w:color="auto"/>
              <w:bottom w:val="nil"/>
            </w:tcBorders>
            <w:noWrap/>
            <w:hideMark/>
          </w:tcPr>
          <w:p w14:paraId="39D47066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motsaokonal B</w:t>
            </w:r>
          </w:p>
        </w:tc>
        <w:tc>
          <w:tcPr>
            <w:tcW w:w="2127" w:type="dxa"/>
            <w:gridSpan w:val="2"/>
            <w:tcBorders>
              <w:top w:val="single" w:sz="6" w:space="0" w:color="auto"/>
              <w:bottom w:val="nil"/>
            </w:tcBorders>
            <w:noWrap/>
            <w:hideMark/>
          </w:tcPr>
          <w:p w14:paraId="25E8CFD3" w14:textId="53542C65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gridSpan w:val="2"/>
            <w:tcBorders>
              <w:top w:val="single" w:sz="6" w:space="0" w:color="auto"/>
              <w:bottom w:val="nil"/>
            </w:tcBorders>
          </w:tcPr>
          <w:p w14:paraId="7107C528" w14:textId="41C10573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ng&lt;/Author&gt;&lt;Year&gt;2015&lt;/Year&gt;&lt;RecNum&gt;80&lt;/RecNum&gt;&lt;DisplayText&gt;[8]&lt;/DisplayText&gt;&lt;record&gt;&lt;rec-number&gt;80&lt;/rec-number&gt;&lt;foreign-keys&gt;&lt;key app="EN" db-id="sasrtapfs9d5zteeve5xtefzws2exf5exa0a" timestamp="1731240639"&gt;80&lt;/key&gt;&lt;/foreign-keys&gt;&lt;ref-type name="Journal Article"&gt;17&lt;/ref-type&gt;&lt;contributors&gt;&lt;authors&gt;&lt;author&gt;Hong, Seong Su&lt;/author&gt;&lt;author&gt;Lee, Ji Hye&lt;/author&gt;&lt;author&gt;Choi, Yun Hyeok&lt;/author&gt;&lt;author&gt;Jeong, Wonsik&lt;/author&gt;&lt;author&gt;Ahn, Eun Kyung&lt;/author&gt;&lt;author&gt;Lym, Seung Ho&lt;/author&gt;&lt;author&gt;Oh, Joa Sub&lt;/author&gt;&lt;/authors&gt;&lt;/contributors&gt;&lt;titles&gt;&lt;title&gt;Amotsaokonal A–C, benzaldehyde and cycloterpenal from Amomum tsao-ko&lt;/title&gt;&lt;secondary-title&gt;Tetrahedron Letters&lt;/secondary-title&gt;&lt;/titles&gt;&lt;periodical&gt;&lt;full-title&gt;Tetrahedron Letters&lt;/full-title&gt;&lt;/periodical&gt;&lt;pages&gt;6681-6684&lt;/pages&gt;&lt;volume&gt;56&lt;/volume&gt;&lt;number&gt;48&lt;/number&gt;&lt;dates&gt;&lt;year&gt;2015&lt;/year&gt;&lt;/dates&gt;&lt;urls&gt;&lt;/urls&gt;&lt;/record&gt;&lt;/Cite&gt;&lt;/EndNote&gt;</w:instrTex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8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00172" w:rsidRPr="000816FB" w14:paraId="574E6BA5" w14:textId="52238FF5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gridAfter w:val="1"/>
          <w:wBefore w:w="108" w:type="dxa"/>
          <w:wAfter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5E93E29" w14:textId="7FF0AE4C" w:rsidR="00C40376" w:rsidRPr="000816FB" w:rsidRDefault="00F70640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43</w:t>
            </w:r>
          </w:p>
        </w:tc>
        <w:tc>
          <w:tcPr>
            <w:tcW w:w="860" w:type="dxa"/>
            <w:gridSpan w:val="2"/>
            <w:tcBorders>
              <w:top w:val="nil"/>
              <w:bottom w:val="nil"/>
            </w:tcBorders>
            <w:noWrap/>
            <w:hideMark/>
          </w:tcPr>
          <w:p w14:paraId="000269C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3.118</w:t>
            </w:r>
          </w:p>
        </w:tc>
        <w:tc>
          <w:tcPr>
            <w:tcW w:w="1156" w:type="dxa"/>
            <w:gridSpan w:val="2"/>
            <w:tcBorders>
              <w:top w:val="nil"/>
              <w:bottom w:val="nil"/>
            </w:tcBorders>
            <w:noWrap/>
            <w:hideMark/>
          </w:tcPr>
          <w:p w14:paraId="77A02086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1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gridSpan w:val="2"/>
            <w:tcBorders>
              <w:top w:val="nil"/>
              <w:bottom w:val="nil"/>
            </w:tcBorders>
            <w:noWrap/>
            <w:hideMark/>
          </w:tcPr>
          <w:p w14:paraId="550CA7D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-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gridSpan w:val="2"/>
            <w:tcBorders>
              <w:top w:val="nil"/>
              <w:bottom w:val="nil"/>
            </w:tcBorders>
            <w:noWrap/>
            <w:hideMark/>
          </w:tcPr>
          <w:p w14:paraId="618FF82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.88</w:t>
            </w:r>
          </w:p>
        </w:tc>
        <w:tc>
          <w:tcPr>
            <w:tcW w:w="1785" w:type="dxa"/>
            <w:gridSpan w:val="2"/>
            <w:tcBorders>
              <w:top w:val="nil"/>
              <w:bottom w:val="nil"/>
            </w:tcBorders>
            <w:noWrap/>
            <w:hideMark/>
          </w:tcPr>
          <w:p w14:paraId="6B2F3B6B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7.1008, 131.0865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0E075682" w14:textId="0BC0F4DC" w:rsidR="00C40376" w:rsidRPr="000816FB" w:rsidRDefault="001122A5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UNKNOWN</w:t>
            </w:r>
          </w:p>
        </w:tc>
        <w:tc>
          <w:tcPr>
            <w:tcW w:w="2127" w:type="dxa"/>
            <w:gridSpan w:val="2"/>
            <w:tcBorders>
              <w:top w:val="nil"/>
              <w:bottom w:val="nil"/>
            </w:tcBorders>
            <w:noWrap/>
            <w:hideMark/>
          </w:tcPr>
          <w:p w14:paraId="4A8E7C96" w14:textId="7856E11C" w:rsidR="00C40376" w:rsidRPr="000816FB" w:rsidRDefault="001122A5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UNKNOWN</w:t>
            </w:r>
          </w:p>
        </w:tc>
        <w:tc>
          <w:tcPr>
            <w:tcW w:w="2091" w:type="dxa"/>
            <w:gridSpan w:val="2"/>
            <w:tcBorders>
              <w:top w:val="nil"/>
              <w:bottom w:val="nil"/>
            </w:tcBorders>
          </w:tcPr>
          <w:p w14:paraId="395690BB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314EA43" w14:textId="48FB30E5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gridAfter w:val="1"/>
          <w:wBefore w:w="108" w:type="dxa"/>
          <w:wAfter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76847B05" w14:textId="689DA8FF" w:rsidR="00C40376" w:rsidRPr="000816FB" w:rsidRDefault="00F70640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44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gridSpan w:val="2"/>
            <w:tcBorders>
              <w:top w:val="nil"/>
              <w:bottom w:val="nil"/>
            </w:tcBorders>
            <w:noWrap/>
            <w:hideMark/>
          </w:tcPr>
          <w:p w14:paraId="5370661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3.239</w:t>
            </w:r>
          </w:p>
        </w:tc>
        <w:tc>
          <w:tcPr>
            <w:tcW w:w="1156" w:type="dxa"/>
            <w:gridSpan w:val="2"/>
            <w:tcBorders>
              <w:top w:val="nil"/>
              <w:bottom w:val="nil"/>
            </w:tcBorders>
            <w:noWrap/>
            <w:hideMark/>
          </w:tcPr>
          <w:p w14:paraId="1A09D3E1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191" w:type="dxa"/>
            <w:gridSpan w:val="2"/>
            <w:tcBorders>
              <w:top w:val="nil"/>
              <w:bottom w:val="nil"/>
            </w:tcBorders>
            <w:noWrap/>
            <w:hideMark/>
          </w:tcPr>
          <w:p w14:paraId="06122FD1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+</w:t>
            </w:r>
          </w:p>
        </w:tc>
        <w:tc>
          <w:tcPr>
            <w:tcW w:w="811" w:type="dxa"/>
            <w:gridSpan w:val="2"/>
            <w:tcBorders>
              <w:top w:val="nil"/>
              <w:bottom w:val="nil"/>
            </w:tcBorders>
            <w:noWrap/>
            <w:hideMark/>
          </w:tcPr>
          <w:p w14:paraId="02C1069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6.09</w:t>
            </w:r>
          </w:p>
        </w:tc>
        <w:tc>
          <w:tcPr>
            <w:tcW w:w="1785" w:type="dxa"/>
            <w:gridSpan w:val="2"/>
            <w:tcBorders>
              <w:top w:val="nil"/>
              <w:bottom w:val="nil"/>
            </w:tcBorders>
            <w:noWrap/>
            <w:hideMark/>
          </w:tcPr>
          <w:p w14:paraId="4225D7DF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5.0730, 131.0842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40D74EC5" w14:textId="7781E4D4" w:rsidR="00C40376" w:rsidRPr="000816FB" w:rsidRDefault="00434058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(10,13-dimethyl-3-oxo-1,2,6,7,8,9,11,12,14,15,16,17-dodecahydrocyclopenta[a]phenanthren-17-yl) propanoate  </w:t>
            </w:r>
          </w:p>
        </w:tc>
        <w:tc>
          <w:tcPr>
            <w:tcW w:w="2127" w:type="dxa"/>
            <w:gridSpan w:val="2"/>
            <w:tcBorders>
              <w:top w:val="nil"/>
              <w:bottom w:val="nil"/>
            </w:tcBorders>
            <w:noWrap/>
            <w:hideMark/>
          </w:tcPr>
          <w:p w14:paraId="1EF5B45C" w14:textId="60392678" w:rsidR="00C40376" w:rsidRPr="000816FB" w:rsidRDefault="00434058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PDMMFKSKQVNJMI-UHFFFAOYSA-N</w:t>
            </w:r>
          </w:p>
        </w:tc>
        <w:tc>
          <w:tcPr>
            <w:tcW w:w="2091" w:type="dxa"/>
            <w:gridSpan w:val="2"/>
            <w:tcBorders>
              <w:top w:val="nil"/>
              <w:bottom w:val="nil"/>
            </w:tcBorders>
          </w:tcPr>
          <w:p w14:paraId="678FAEA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2C969013" w14:textId="14CB97E2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gridAfter w:val="1"/>
          <w:wBefore w:w="108" w:type="dxa"/>
          <w:wAfter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4696BAD5" w14:textId="03693148" w:rsidR="00C40376" w:rsidRPr="000816FB" w:rsidRDefault="00F70640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45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gridSpan w:val="2"/>
            <w:tcBorders>
              <w:top w:val="nil"/>
              <w:bottom w:val="nil"/>
            </w:tcBorders>
            <w:noWrap/>
            <w:hideMark/>
          </w:tcPr>
          <w:p w14:paraId="1F8A4B7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3.516</w:t>
            </w:r>
          </w:p>
        </w:tc>
        <w:tc>
          <w:tcPr>
            <w:tcW w:w="1156" w:type="dxa"/>
            <w:gridSpan w:val="2"/>
            <w:tcBorders>
              <w:top w:val="nil"/>
              <w:bottom w:val="nil"/>
            </w:tcBorders>
            <w:noWrap/>
            <w:hideMark/>
          </w:tcPr>
          <w:p w14:paraId="177D855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9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6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gridSpan w:val="2"/>
            <w:tcBorders>
              <w:top w:val="nil"/>
              <w:bottom w:val="nil"/>
            </w:tcBorders>
            <w:noWrap/>
            <w:hideMark/>
          </w:tcPr>
          <w:p w14:paraId="45706F0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gridSpan w:val="2"/>
            <w:tcBorders>
              <w:top w:val="nil"/>
              <w:bottom w:val="nil"/>
            </w:tcBorders>
            <w:noWrap/>
            <w:hideMark/>
          </w:tcPr>
          <w:p w14:paraId="055F7FD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1.3</w:t>
            </w:r>
          </w:p>
        </w:tc>
        <w:tc>
          <w:tcPr>
            <w:tcW w:w="1785" w:type="dxa"/>
            <w:gridSpan w:val="2"/>
            <w:tcBorders>
              <w:top w:val="nil"/>
              <w:bottom w:val="nil"/>
            </w:tcBorders>
            <w:noWrap/>
            <w:hideMark/>
          </w:tcPr>
          <w:p w14:paraId="3BB8F67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1.0865, 119.0846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41D4CB8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Pawhuskin A</w:t>
            </w:r>
          </w:p>
        </w:tc>
        <w:tc>
          <w:tcPr>
            <w:tcW w:w="2127" w:type="dxa"/>
            <w:gridSpan w:val="2"/>
            <w:tcBorders>
              <w:top w:val="nil"/>
              <w:bottom w:val="nil"/>
            </w:tcBorders>
            <w:noWrap/>
            <w:hideMark/>
          </w:tcPr>
          <w:p w14:paraId="1B91347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LZRXMBPDNILKDO-ZVBRSKEYSA-N</w:t>
            </w:r>
          </w:p>
        </w:tc>
        <w:tc>
          <w:tcPr>
            <w:tcW w:w="2091" w:type="dxa"/>
            <w:gridSpan w:val="2"/>
            <w:tcBorders>
              <w:top w:val="nil"/>
              <w:bottom w:val="nil"/>
            </w:tcBorders>
          </w:tcPr>
          <w:p w14:paraId="618E82E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502B4B57" w14:textId="3340D4E6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gridAfter w:val="1"/>
          <w:wBefore w:w="108" w:type="dxa"/>
          <w:wAfter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721F063" w14:textId="2287D344" w:rsidR="00C40376" w:rsidRPr="000816FB" w:rsidRDefault="00F70640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46</w:t>
            </w:r>
          </w:p>
        </w:tc>
        <w:tc>
          <w:tcPr>
            <w:tcW w:w="860" w:type="dxa"/>
            <w:gridSpan w:val="2"/>
            <w:tcBorders>
              <w:top w:val="nil"/>
              <w:bottom w:val="nil"/>
            </w:tcBorders>
            <w:noWrap/>
            <w:hideMark/>
          </w:tcPr>
          <w:p w14:paraId="5C0FC461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3.826</w:t>
            </w:r>
          </w:p>
        </w:tc>
        <w:tc>
          <w:tcPr>
            <w:tcW w:w="1156" w:type="dxa"/>
            <w:gridSpan w:val="2"/>
            <w:tcBorders>
              <w:top w:val="nil"/>
              <w:bottom w:val="nil"/>
            </w:tcBorders>
            <w:noWrap/>
            <w:hideMark/>
          </w:tcPr>
          <w:p w14:paraId="63EDA2D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7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91" w:type="dxa"/>
            <w:gridSpan w:val="2"/>
            <w:tcBorders>
              <w:top w:val="nil"/>
              <w:bottom w:val="nil"/>
            </w:tcBorders>
            <w:noWrap/>
            <w:hideMark/>
          </w:tcPr>
          <w:p w14:paraId="2E8CF7A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gridSpan w:val="2"/>
            <w:tcBorders>
              <w:top w:val="nil"/>
              <w:bottom w:val="nil"/>
            </w:tcBorders>
            <w:noWrap/>
            <w:hideMark/>
          </w:tcPr>
          <w:p w14:paraId="7104E06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.5</w:t>
            </w:r>
          </w:p>
        </w:tc>
        <w:tc>
          <w:tcPr>
            <w:tcW w:w="1785" w:type="dxa"/>
            <w:gridSpan w:val="2"/>
            <w:tcBorders>
              <w:top w:val="nil"/>
              <w:bottom w:val="nil"/>
            </w:tcBorders>
            <w:noWrap/>
            <w:hideMark/>
          </w:tcPr>
          <w:p w14:paraId="6321FED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5.0554, 107.0715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2A39C709" w14:textId="7EBBC8F4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olaphyllinol</w:t>
            </w:r>
          </w:p>
        </w:tc>
        <w:tc>
          <w:tcPr>
            <w:tcW w:w="2127" w:type="dxa"/>
            <w:gridSpan w:val="2"/>
            <w:tcBorders>
              <w:top w:val="nil"/>
              <w:bottom w:val="nil"/>
            </w:tcBorders>
            <w:noWrap/>
            <w:hideMark/>
          </w:tcPr>
          <w:p w14:paraId="05956AB5" w14:textId="66EDC45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gridSpan w:val="2"/>
            <w:tcBorders>
              <w:top w:val="nil"/>
              <w:bottom w:val="nil"/>
            </w:tcBorders>
          </w:tcPr>
          <w:p w14:paraId="5934547E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020028B1" w14:textId="2C600CB5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gridAfter w:val="1"/>
          <w:wBefore w:w="108" w:type="dxa"/>
          <w:wAfter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18A12D5" w14:textId="58736C83" w:rsidR="00C40376" w:rsidRPr="000816FB" w:rsidRDefault="00F70640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47</w:t>
            </w:r>
          </w:p>
        </w:tc>
        <w:tc>
          <w:tcPr>
            <w:tcW w:w="860" w:type="dxa"/>
            <w:gridSpan w:val="2"/>
            <w:tcBorders>
              <w:top w:val="nil"/>
              <w:bottom w:val="nil"/>
            </w:tcBorders>
            <w:noWrap/>
            <w:hideMark/>
          </w:tcPr>
          <w:p w14:paraId="49013FEF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4.602</w:t>
            </w:r>
          </w:p>
        </w:tc>
        <w:tc>
          <w:tcPr>
            <w:tcW w:w="1156" w:type="dxa"/>
            <w:gridSpan w:val="2"/>
            <w:tcBorders>
              <w:top w:val="nil"/>
              <w:bottom w:val="nil"/>
            </w:tcBorders>
            <w:noWrap/>
            <w:hideMark/>
          </w:tcPr>
          <w:p w14:paraId="4FFE8366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1191" w:type="dxa"/>
            <w:gridSpan w:val="2"/>
            <w:tcBorders>
              <w:top w:val="nil"/>
              <w:bottom w:val="nil"/>
            </w:tcBorders>
            <w:noWrap/>
            <w:hideMark/>
          </w:tcPr>
          <w:p w14:paraId="7203B62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gridSpan w:val="2"/>
            <w:tcBorders>
              <w:top w:val="nil"/>
              <w:bottom w:val="nil"/>
            </w:tcBorders>
            <w:noWrap/>
            <w:hideMark/>
          </w:tcPr>
          <w:p w14:paraId="136F9E5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0.16</w:t>
            </w:r>
          </w:p>
        </w:tc>
        <w:tc>
          <w:tcPr>
            <w:tcW w:w="1785" w:type="dxa"/>
            <w:gridSpan w:val="2"/>
            <w:tcBorders>
              <w:top w:val="nil"/>
              <w:bottom w:val="nil"/>
            </w:tcBorders>
            <w:noWrap/>
            <w:hideMark/>
          </w:tcPr>
          <w:p w14:paraId="3C19E42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07.0713, 107.0736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48521AEF" w14:textId="05192A9C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Farnesylacetone</w:t>
            </w:r>
          </w:p>
        </w:tc>
        <w:tc>
          <w:tcPr>
            <w:tcW w:w="2127" w:type="dxa"/>
            <w:gridSpan w:val="2"/>
            <w:tcBorders>
              <w:top w:val="nil"/>
              <w:bottom w:val="nil"/>
            </w:tcBorders>
            <w:noWrap/>
            <w:hideMark/>
          </w:tcPr>
          <w:p w14:paraId="10E0253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LTUMRKDLVGQMJU-IUBLYSDUSA-N</w:t>
            </w:r>
          </w:p>
        </w:tc>
        <w:tc>
          <w:tcPr>
            <w:tcW w:w="2091" w:type="dxa"/>
            <w:gridSpan w:val="2"/>
            <w:tcBorders>
              <w:top w:val="nil"/>
              <w:bottom w:val="nil"/>
            </w:tcBorders>
          </w:tcPr>
          <w:p w14:paraId="7BD44D1F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240D1D2A" w14:textId="1A9FA882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gridAfter w:val="1"/>
          <w:wBefore w:w="108" w:type="dxa"/>
          <w:wAfter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5B25B7E2" w14:textId="7FDCA39F" w:rsidR="00C40376" w:rsidRPr="000816FB" w:rsidRDefault="00F70640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48</w:t>
            </w:r>
          </w:p>
        </w:tc>
        <w:tc>
          <w:tcPr>
            <w:tcW w:w="860" w:type="dxa"/>
            <w:gridSpan w:val="2"/>
            <w:tcBorders>
              <w:top w:val="nil"/>
              <w:bottom w:val="nil"/>
            </w:tcBorders>
            <w:noWrap/>
            <w:hideMark/>
          </w:tcPr>
          <w:p w14:paraId="510C520A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4.636</w:t>
            </w:r>
          </w:p>
        </w:tc>
        <w:tc>
          <w:tcPr>
            <w:tcW w:w="1156" w:type="dxa"/>
            <w:gridSpan w:val="2"/>
            <w:tcBorders>
              <w:top w:val="nil"/>
              <w:bottom w:val="nil"/>
            </w:tcBorders>
            <w:noWrap/>
            <w:hideMark/>
          </w:tcPr>
          <w:p w14:paraId="60B41A8E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9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1" w:type="dxa"/>
            <w:gridSpan w:val="2"/>
            <w:tcBorders>
              <w:top w:val="nil"/>
              <w:bottom w:val="nil"/>
            </w:tcBorders>
            <w:noWrap/>
            <w:hideMark/>
          </w:tcPr>
          <w:p w14:paraId="786B9A0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gridSpan w:val="2"/>
            <w:tcBorders>
              <w:top w:val="nil"/>
              <w:bottom w:val="nil"/>
            </w:tcBorders>
            <w:noWrap/>
            <w:hideMark/>
          </w:tcPr>
          <w:p w14:paraId="530082E3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4.75</w:t>
            </w:r>
          </w:p>
        </w:tc>
        <w:tc>
          <w:tcPr>
            <w:tcW w:w="1785" w:type="dxa"/>
            <w:gridSpan w:val="2"/>
            <w:tcBorders>
              <w:top w:val="nil"/>
              <w:bottom w:val="nil"/>
            </w:tcBorders>
            <w:noWrap/>
            <w:hideMark/>
          </w:tcPr>
          <w:p w14:paraId="55AA2CF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61.0284, 141.0718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7C8C964F" w14:textId="318460CA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Methyl 9,10-dihydroxyoctadecanoate</w:t>
            </w:r>
          </w:p>
        </w:tc>
        <w:tc>
          <w:tcPr>
            <w:tcW w:w="2127" w:type="dxa"/>
            <w:gridSpan w:val="2"/>
            <w:tcBorders>
              <w:top w:val="nil"/>
              <w:bottom w:val="nil"/>
            </w:tcBorders>
            <w:noWrap/>
            <w:hideMark/>
          </w:tcPr>
          <w:p w14:paraId="386F61F1" w14:textId="10B0C23B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RITHLQKJQSKUAO-UHFFFAOYSA-N</w:t>
            </w:r>
          </w:p>
        </w:tc>
        <w:tc>
          <w:tcPr>
            <w:tcW w:w="2091" w:type="dxa"/>
            <w:gridSpan w:val="2"/>
            <w:tcBorders>
              <w:top w:val="nil"/>
              <w:bottom w:val="nil"/>
            </w:tcBorders>
          </w:tcPr>
          <w:p w14:paraId="7A103BA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02CEAE21" w14:textId="5BCD2087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gridAfter w:val="1"/>
          <w:wBefore w:w="108" w:type="dxa"/>
          <w:wAfter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26249A18" w14:textId="7594472F" w:rsidR="00C40376" w:rsidRPr="000816FB" w:rsidRDefault="00F70640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49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gridSpan w:val="2"/>
            <w:tcBorders>
              <w:top w:val="nil"/>
              <w:bottom w:val="nil"/>
            </w:tcBorders>
            <w:noWrap/>
            <w:hideMark/>
          </w:tcPr>
          <w:p w14:paraId="65384948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4.723</w:t>
            </w:r>
          </w:p>
        </w:tc>
        <w:tc>
          <w:tcPr>
            <w:tcW w:w="1156" w:type="dxa"/>
            <w:gridSpan w:val="2"/>
            <w:tcBorders>
              <w:top w:val="nil"/>
              <w:bottom w:val="nil"/>
            </w:tcBorders>
            <w:noWrap/>
            <w:hideMark/>
          </w:tcPr>
          <w:p w14:paraId="3B6042B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191" w:type="dxa"/>
            <w:gridSpan w:val="2"/>
            <w:tcBorders>
              <w:top w:val="nil"/>
              <w:bottom w:val="nil"/>
            </w:tcBorders>
            <w:noWrap/>
            <w:hideMark/>
          </w:tcPr>
          <w:p w14:paraId="76EB83F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K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gridSpan w:val="2"/>
            <w:tcBorders>
              <w:top w:val="nil"/>
              <w:bottom w:val="nil"/>
            </w:tcBorders>
            <w:noWrap/>
            <w:hideMark/>
          </w:tcPr>
          <w:p w14:paraId="4431E096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.88</w:t>
            </w:r>
          </w:p>
        </w:tc>
        <w:tc>
          <w:tcPr>
            <w:tcW w:w="1785" w:type="dxa"/>
            <w:gridSpan w:val="2"/>
            <w:tcBorders>
              <w:top w:val="nil"/>
              <w:bottom w:val="nil"/>
            </w:tcBorders>
            <w:noWrap/>
            <w:hideMark/>
          </w:tcPr>
          <w:p w14:paraId="4881B621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25.2073, 115.0532, 105.0695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3334EF73" w14:textId="3E81EF1D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7-(6,6-Dihydroxyhexan-2-yl)-10-methyl-1,2,3,4,5,6,7,8,9,11,12,13,14,15,16,17-hexadecahydrocyclopenta[a]phenanthrene-3,7,12-triol</w:t>
            </w:r>
          </w:p>
        </w:tc>
        <w:tc>
          <w:tcPr>
            <w:tcW w:w="2127" w:type="dxa"/>
            <w:gridSpan w:val="2"/>
            <w:tcBorders>
              <w:top w:val="nil"/>
              <w:bottom w:val="nil"/>
            </w:tcBorders>
            <w:noWrap/>
            <w:hideMark/>
          </w:tcPr>
          <w:p w14:paraId="10D2D1FE" w14:textId="6E3AA109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USCOGWNSMMJTRS-UHFFFAOYSA-N</w:t>
            </w:r>
          </w:p>
        </w:tc>
        <w:tc>
          <w:tcPr>
            <w:tcW w:w="2091" w:type="dxa"/>
            <w:gridSpan w:val="2"/>
            <w:tcBorders>
              <w:top w:val="nil"/>
              <w:bottom w:val="nil"/>
            </w:tcBorders>
          </w:tcPr>
          <w:p w14:paraId="6765B0F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4F588718" w14:textId="43439A80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gridAfter w:val="1"/>
          <w:wBefore w:w="108" w:type="dxa"/>
          <w:wAfter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4DFAEBF3" w14:textId="547BC079" w:rsidR="00C40376" w:rsidRPr="000816FB" w:rsidRDefault="00F70640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50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gridSpan w:val="2"/>
            <w:tcBorders>
              <w:top w:val="nil"/>
              <w:bottom w:val="nil"/>
            </w:tcBorders>
            <w:noWrap/>
            <w:hideMark/>
          </w:tcPr>
          <w:p w14:paraId="2E3A997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5.101</w:t>
            </w:r>
          </w:p>
        </w:tc>
        <w:tc>
          <w:tcPr>
            <w:tcW w:w="1156" w:type="dxa"/>
            <w:gridSpan w:val="2"/>
            <w:tcBorders>
              <w:top w:val="nil"/>
              <w:bottom w:val="nil"/>
            </w:tcBorders>
            <w:noWrap/>
            <w:hideMark/>
          </w:tcPr>
          <w:p w14:paraId="191DCF4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1191" w:type="dxa"/>
            <w:gridSpan w:val="2"/>
            <w:tcBorders>
              <w:top w:val="nil"/>
              <w:bottom w:val="nil"/>
            </w:tcBorders>
            <w:noWrap/>
            <w:hideMark/>
          </w:tcPr>
          <w:p w14:paraId="27A4E1D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gridSpan w:val="2"/>
            <w:tcBorders>
              <w:top w:val="nil"/>
              <w:bottom w:val="nil"/>
            </w:tcBorders>
            <w:noWrap/>
            <w:hideMark/>
          </w:tcPr>
          <w:p w14:paraId="7B786D76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3.87</w:t>
            </w:r>
          </w:p>
        </w:tc>
        <w:tc>
          <w:tcPr>
            <w:tcW w:w="1785" w:type="dxa"/>
            <w:gridSpan w:val="2"/>
            <w:tcBorders>
              <w:top w:val="nil"/>
              <w:bottom w:val="nil"/>
            </w:tcBorders>
            <w:noWrap/>
            <w:hideMark/>
          </w:tcPr>
          <w:p w14:paraId="560C33D6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31.0865, 115.0532, 105.0716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2D2D8F35" w14:textId="19BEFB30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5,16-Dinor-8(17),11-labdadien-13-one</w:t>
            </w:r>
          </w:p>
        </w:tc>
        <w:tc>
          <w:tcPr>
            <w:tcW w:w="2127" w:type="dxa"/>
            <w:gridSpan w:val="2"/>
            <w:tcBorders>
              <w:top w:val="nil"/>
              <w:bottom w:val="nil"/>
            </w:tcBorders>
            <w:noWrap/>
            <w:hideMark/>
          </w:tcPr>
          <w:p w14:paraId="47DB9E66" w14:textId="22C7E288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GWLGWWOKIBLQJF-YGUYEABBSA-N</w:t>
            </w:r>
          </w:p>
        </w:tc>
        <w:tc>
          <w:tcPr>
            <w:tcW w:w="2091" w:type="dxa"/>
            <w:gridSpan w:val="2"/>
            <w:tcBorders>
              <w:top w:val="nil"/>
              <w:bottom w:val="nil"/>
            </w:tcBorders>
          </w:tcPr>
          <w:p w14:paraId="138AEA02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00172" w:rsidRPr="000816FB" w14:paraId="323B593B" w14:textId="53400978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gridAfter w:val="1"/>
          <w:wBefore w:w="108" w:type="dxa"/>
          <w:wAfter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nil"/>
            </w:tcBorders>
            <w:noWrap/>
            <w:hideMark/>
          </w:tcPr>
          <w:p w14:paraId="12438DF8" w14:textId="2A93B91A" w:rsidR="00C40376" w:rsidRPr="000816FB" w:rsidRDefault="00F70640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51</w:t>
            </w:r>
            <w:r w:rsidR="00F42708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</w:p>
        </w:tc>
        <w:tc>
          <w:tcPr>
            <w:tcW w:w="860" w:type="dxa"/>
            <w:gridSpan w:val="2"/>
            <w:tcBorders>
              <w:top w:val="nil"/>
              <w:bottom w:val="nil"/>
            </w:tcBorders>
            <w:noWrap/>
            <w:hideMark/>
          </w:tcPr>
          <w:p w14:paraId="44AA2C4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5.344</w:t>
            </w:r>
          </w:p>
        </w:tc>
        <w:tc>
          <w:tcPr>
            <w:tcW w:w="1156" w:type="dxa"/>
            <w:gridSpan w:val="2"/>
            <w:tcBorders>
              <w:top w:val="nil"/>
              <w:bottom w:val="nil"/>
            </w:tcBorders>
            <w:noWrap/>
            <w:hideMark/>
          </w:tcPr>
          <w:p w14:paraId="4F724B3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1191" w:type="dxa"/>
            <w:gridSpan w:val="2"/>
            <w:tcBorders>
              <w:top w:val="nil"/>
              <w:bottom w:val="nil"/>
            </w:tcBorders>
            <w:noWrap/>
            <w:hideMark/>
          </w:tcPr>
          <w:p w14:paraId="6EBC03CC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-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gridSpan w:val="2"/>
            <w:tcBorders>
              <w:top w:val="nil"/>
              <w:bottom w:val="nil"/>
            </w:tcBorders>
            <w:noWrap/>
            <w:hideMark/>
          </w:tcPr>
          <w:p w14:paraId="3DEA9741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3.02</w:t>
            </w:r>
          </w:p>
        </w:tc>
        <w:tc>
          <w:tcPr>
            <w:tcW w:w="1785" w:type="dxa"/>
            <w:gridSpan w:val="2"/>
            <w:tcBorders>
              <w:top w:val="nil"/>
              <w:bottom w:val="nil"/>
            </w:tcBorders>
            <w:noWrap/>
            <w:hideMark/>
          </w:tcPr>
          <w:p w14:paraId="6BB9730D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29.0679, 115.0554, 109.1009</w:t>
            </w:r>
          </w:p>
        </w:tc>
        <w:tc>
          <w:tcPr>
            <w:tcW w:w="4429" w:type="dxa"/>
            <w:gridSpan w:val="2"/>
            <w:tcBorders>
              <w:top w:val="nil"/>
              <w:bottom w:val="nil"/>
            </w:tcBorders>
            <w:noWrap/>
            <w:hideMark/>
          </w:tcPr>
          <w:p w14:paraId="447F9CC7" w14:textId="4EB71722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Geranylgeraniol</w:t>
            </w:r>
          </w:p>
        </w:tc>
        <w:tc>
          <w:tcPr>
            <w:tcW w:w="2127" w:type="dxa"/>
            <w:gridSpan w:val="2"/>
            <w:tcBorders>
              <w:top w:val="nil"/>
              <w:bottom w:val="nil"/>
            </w:tcBorders>
            <w:noWrap/>
            <w:hideMark/>
          </w:tcPr>
          <w:p w14:paraId="6EAE5D39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JISWRZIEWCUBN-QIRCYJPOSA-N</w:t>
            </w:r>
          </w:p>
        </w:tc>
        <w:tc>
          <w:tcPr>
            <w:tcW w:w="2091" w:type="dxa"/>
            <w:gridSpan w:val="2"/>
            <w:tcBorders>
              <w:top w:val="nil"/>
              <w:bottom w:val="nil"/>
            </w:tcBorders>
          </w:tcPr>
          <w:p w14:paraId="5AB82A04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40376" w:rsidRPr="000816FB" w14:paraId="7C5B26CB" w14:textId="6630CB18" w:rsidTr="00D578E8">
        <w:tblPrEx>
          <w:tblBorders>
            <w:top w:val="single" w:sz="8" w:space="0" w:color="auto"/>
            <w:bottom w:val="single" w:sz="8" w:space="0" w:color="auto"/>
            <w:insideH w:val="none" w:sz="0" w:space="0" w:color="auto"/>
          </w:tblBorders>
        </w:tblPrEx>
        <w:trPr>
          <w:gridBefore w:val="1"/>
          <w:gridAfter w:val="1"/>
          <w:wBefore w:w="108" w:type="dxa"/>
          <w:wAfter w:w="216" w:type="dxa"/>
          <w:trHeight w:val="340"/>
          <w:jc w:val="center"/>
        </w:trPr>
        <w:tc>
          <w:tcPr>
            <w:tcW w:w="576" w:type="dxa"/>
            <w:tcBorders>
              <w:top w:val="nil"/>
              <w:bottom w:val="single" w:sz="6" w:space="0" w:color="auto"/>
            </w:tcBorders>
            <w:noWrap/>
            <w:hideMark/>
          </w:tcPr>
          <w:p w14:paraId="29DAFA49" w14:textId="73048FA5" w:rsidR="00C40376" w:rsidRPr="000816FB" w:rsidRDefault="00F70640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 w:hint="eastAsia"/>
                <w:sz w:val="18"/>
                <w:szCs w:val="18"/>
              </w:rPr>
              <w:t>152</w:t>
            </w:r>
          </w:p>
        </w:tc>
        <w:tc>
          <w:tcPr>
            <w:tcW w:w="860" w:type="dxa"/>
            <w:gridSpan w:val="2"/>
            <w:tcBorders>
              <w:top w:val="nil"/>
              <w:bottom w:val="single" w:sz="6" w:space="0" w:color="auto"/>
            </w:tcBorders>
            <w:noWrap/>
            <w:hideMark/>
          </w:tcPr>
          <w:p w14:paraId="50C091CB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25.445</w:t>
            </w:r>
          </w:p>
        </w:tc>
        <w:tc>
          <w:tcPr>
            <w:tcW w:w="1156" w:type="dxa"/>
            <w:gridSpan w:val="2"/>
            <w:tcBorders>
              <w:top w:val="nil"/>
              <w:bottom w:val="single" w:sz="6" w:space="0" w:color="auto"/>
            </w:tcBorders>
            <w:noWrap/>
            <w:hideMark/>
          </w:tcPr>
          <w:p w14:paraId="06A5F955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0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1191" w:type="dxa"/>
            <w:gridSpan w:val="2"/>
            <w:tcBorders>
              <w:top w:val="nil"/>
              <w:bottom w:val="single" w:sz="6" w:space="0" w:color="auto"/>
            </w:tcBorders>
            <w:noWrap/>
            <w:hideMark/>
          </w:tcPr>
          <w:p w14:paraId="285AEA8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[M+H]</w:t>
            </w:r>
            <w:r w:rsidRPr="000816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811" w:type="dxa"/>
            <w:gridSpan w:val="2"/>
            <w:tcBorders>
              <w:top w:val="nil"/>
              <w:bottom w:val="single" w:sz="6" w:space="0" w:color="auto"/>
            </w:tcBorders>
            <w:noWrap/>
            <w:hideMark/>
          </w:tcPr>
          <w:p w14:paraId="42E3FCCF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-4.74</w:t>
            </w:r>
          </w:p>
        </w:tc>
        <w:tc>
          <w:tcPr>
            <w:tcW w:w="1785" w:type="dxa"/>
            <w:gridSpan w:val="2"/>
            <w:tcBorders>
              <w:top w:val="nil"/>
              <w:bottom w:val="single" w:sz="6" w:space="0" w:color="auto"/>
            </w:tcBorders>
            <w:noWrap/>
            <w:hideMark/>
          </w:tcPr>
          <w:p w14:paraId="3F665AC7" w14:textId="77777777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117.0547, 105.0695, 103.0553</w:t>
            </w:r>
          </w:p>
        </w:tc>
        <w:tc>
          <w:tcPr>
            <w:tcW w:w="4429" w:type="dxa"/>
            <w:gridSpan w:val="2"/>
            <w:tcBorders>
              <w:top w:val="nil"/>
              <w:bottom w:val="single" w:sz="6" w:space="0" w:color="auto"/>
            </w:tcBorders>
            <w:noWrap/>
            <w:hideMark/>
          </w:tcPr>
          <w:p w14:paraId="54B56C5E" w14:textId="60FF641E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Amotsaokonal A</w:t>
            </w:r>
          </w:p>
        </w:tc>
        <w:tc>
          <w:tcPr>
            <w:tcW w:w="2127" w:type="dxa"/>
            <w:gridSpan w:val="2"/>
            <w:tcBorders>
              <w:top w:val="nil"/>
              <w:bottom w:val="single" w:sz="6" w:space="0" w:color="auto"/>
            </w:tcBorders>
            <w:noWrap/>
            <w:hideMark/>
          </w:tcPr>
          <w:p w14:paraId="4F0B3773" w14:textId="2A13706B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2091" w:type="dxa"/>
            <w:gridSpan w:val="2"/>
            <w:tcBorders>
              <w:top w:val="nil"/>
              <w:bottom w:val="single" w:sz="6" w:space="0" w:color="auto"/>
            </w:tcBorders>
          </w:tcPr>
          <w:p w14:paraId="78EC4A48" w14:textId="42ADDA2F" w:rsidR="00C40376" w:rsidRPr="000816FB" w:rsidRDefault="00C40376" w:rsidP="00C403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C0A3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ng&lt;/Author&gt;&lt;Year&gt;2015&lt;/Year&gt;&lt;RecNum&gt;80&lt;/RecNum&gt;&lt;DisplayText&gt;[8]&lt;/DisplayText&gt;&lt;record&gt;&lt;rec-number&gt;80&lt;/rec-number&gt;&lt;foreign-keys&gt;&lt;key app="EN" db-id="sasrtapfs9d5zteeve5xtefzws2exf5exa0a" timestamp="1731240639"&gt;80&lt;/key&gt;&lt;/foreign-keys&gt;&lt;ref-type name="Journal Article"&gt;17&lt;/ref-type&gt;&lt;contributors&gt;&lt;authors&gt;&lt;author&gt;Hong, Seong Su&lt;/author&gt;&lt;author&gt;Lee, Ji Hye&lt;/author&gt;&lt;author&gt;Choi, Yun Hyeok&lt;/author&gt;&lt;author&gt;Jeong, Wonsik&lt;/author&gt;&lt;author&gt;Ahn, Eun Kyung&lt;/author&gt;&lt;author&gt;Lym, Seung Ho&lt;/author&gt;&lt;author&gt;Oh, Joa Sub&lt;/author&gt;&lt;/authors&gt;&lt;/contributors&gt;&lt;titles&gt;&lt;title&gt;Amotsaokonal A–C, benzaldehyde and cycloterpenal from Amomum tsao-ko&lt;/title&gt;&lt;secondary-title&gt;Tetrahedron Letters&lt;/secondary-title&gt;&lt;/titles&gt;&lt;periodical&gt;&lt;full-title&gt;Tetrahedron Letters&lt;/full-title&gt;&lt;/periodical&gt;&lt;pages&gt;6681-6684&lt;/pages&gt;&lt;volume&gt;56&lt;/volume&gt;&lt;number&gt;48&lt;/number&gt;&lt;dates&gt;&lt;year&gt;2015&lt;/year&gt;&lt;/dates&gt;&lt;urls&gt;&lt;/urls&gt;&lt;/record&gt;&lt;/Cite&gt;&lt;/EndNote&gt;</w:instrTex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C0A38">
              <w:rPr>
                <w:rFonts w:ascii="Times New Roman" w:hAnsi="Times New Roman" w:cs="Times New Roman"/>
                <w:noProof/>
                <w:sz w:val="18"/>
                <w:szCs w:val="18"/>
              </w:rPr>
              <w:t>[8]</w:t>
            </w:r>
            <w:r w:rsidRPr="000816F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</w:tbl>
    <w:p w14:paraId="2427924D" w14:textId="77777777" w:rsidR="007D2015" w:rsidRPr="000816FB" w:rsidRDefault="007D2015" w:rsidP="00BD79E2">
      <w:pPr>
        <w:jc w:val="center"/>
        <w:rPr>
          <w:rFonts w:ascii="Times New Roman" w:hAnsi="Times New Roman" w:cs="Times New Roman"/>
          <w:sz w:val="16"/>
          <w:szCs w:val="16"/>
        </w:rPr>
      </w:pPr>
    </w:p>
    <w:p w14:paraId="17AA0C5A" w14:textId="77777777" w:rsidR="007D2015" w:rsidRPr="000816FB" w:rsidRDefault="007D2015" w:rsidP="00BD79E2">
      <w:pPr>
        <w:jc w:val="center"/>
        <w:rPr>
          <w:rFonts w:ascii="Times New Roman" w:hAnsi="Times New Roman" w:cs="Times New Roman"/>
          <w:sz w:val="16"/>
          <w:szCs w:val="16"/>
        </w:rPr>
      </w:pPr>
    </w:p>
    <w:p w14:paraId="66ED8741" w14:textId="77777777" w:rsidR="002075F3" w:rsidRPr="000816FB" w:rsidRDefault="002075F3" w:rsidP="00FD62A1">
      <w:pPr>
        <w:pStyle w:val="EndNoteBibliography"/>
        <w:rPr>
          <w:sz w:val="16"/>
          <w:szCs w:val="16"/>
        </w:rPr>
      </w:pPr>
    </w:p>
    <w:p w14:paraId="5F14015E" w14:textId="7C3220D9" w:rsidR="00EF100B" w:rsidRPr="00ED769B" w:rsidRDefault="00ED769B" w:rsidP="00100172">
      <w:pPr>
        <w:spacing w:after="1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b/>
          <w:bCs/>
          <w:sz w:val="18"/>
          <w:szCs w:val="18"/>
        </w:rPr>
        <w:lastRenderedPageBreak/>
        <w:t xml:space="preserve"> </w:t>
      </w:r>
      <w:r w:rsidR="00EF100B" w:rsidRPr="00684A7F">
        <w:rPr>
          <w:rFonts w:ascii="Times New Roman" w:hAnsi="Times New Roman" w:cs="Times New Roman"/>
          <w:b/>
          <w:bCs/>
          <w:sz w:val="18"/>
          <w:szCs w:val="18"/>
        </w:rPr>
        <w:t xml:space="preserve">Supplementary </w:t>
      </w:r>
      <w:r w:rsidR="00EF100B">
        <w:rPr>
          <w:rFonts w:ascii="Times New Roman" w:hAnsi="Times New Roman" w:cs="Times New Roman" w:hint="eastAsia"/>
          <w:b/>
          <w:bCs/>
          <w:sz w:val="18"/>
          <w:szCs w:val="18"/>
        </w:rPr>
        <w:t>Fig.1</w:t>
      </w:r>
    </w:p>
    <w:p w14:paraId="598749D5" w14:textId="0329B079" w:rsidR="00EF100B" w:rsidRDefault="00EF100B" w:rsidP="00EF100B">
      <w:pPr>
        <w:spacing w:after="120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noProof/>
        </w:rPr>
        <w:drawing>
          <wp:inline distT="0" distB="0" distL="0" distR="0" wp14:anchorId="7163CFEC" wp14:editId="67670D2A">
            <wp:extent cx="5006340" cy="4264889"/>
            <wp:effectExtent l="0" t="0" r="3810" b="2540"/>
            <wp:docPr id="1071258371" name="图片 1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1258371" name="图片 1" descr="图表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9203" cy="42673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2E4939" w14:textId="2233A6AB" w:rsidR="005C6138" w:rsidRDefault="005C6138" w:rsidP="002D2A3C">
      <w:pPr>
        <w:spacing w:after="120"/>
        <w:rPr>
          <w:rFonts w:ascii="Times New Roman" w:hAnsi="Times New Roman" w:cs="Times New Roman"/>
          <w:b/>
          <w:bCs/>
          <w:sz w:val="28"/>
          <w:szCs w:val="28"/>
        </w:rPr>
      </w:pPr>
    </w:p>
    <w:p w14:paraId="12F3973C" w14:textId="2134D241" w:rsidR="002D2A3C" w:rsidRDefault="002D2A3C" w:rsidP="00CC0A38">
      <w:pPr>
        <w:spacing w:after="120" w:line="480" w:lineRule="auto"/>
        <w:rPr>
          <w:rFonts w:ascii="Times New Roman" w:hAnsi="Times New Roman" w:cs="Times New Roman"/>
          <w:sz w:val="18"/>
          <w:szCs w:val="20"/>
        </w:rPr>
      </w:pPr>
      <w:bookmarkStart w:id="13" w:name="_Hlk194950745"/>
      <w:r w:rsidRPr="00684A7F">
        <w:rPr>
          <w:rFonts w:ascii="Times New Roman" w:hAnsi="Times New Roman" w:cs="Times New Roman"/>
          <w:b/>
          <w:bCs/>
          <w:sz w:val="18"/>
          <w:szCs w:val="18"/>
        </w:rPr>
        <w:lastRenderedPageBreak/>
        <w:t xml:space="preserve">Supplementary </w:t>
      </w:r>
      <w:bookmarkEnd w:id="13"/>
      <w:r>
        <w:rPr>
          <w:rFonts w:ascii="Times New Roman" w:hAnsi="Times New Roman" w:cs="Times New Roman" w:hint="eastAsia"/>
          <w:b/>
          <w:bCs/>
          <w:sz w:val="18"/>
          <w:szCs w:val="18"/>
        </w:rPr>
        <w:t>Fig.1</w:t>
      </w:r>
      <w:r w:rsidRPr="002D2A3C">
        <w:rPr>
          <w:rFonts w:ascii="Times New Roman" w:hAnsi="Times New Roman" w:cs="Times New Roman" w:hint="eastAsia"/>
          <w:b/>
          <w:bCs/>
          <w:sz w:val="18"/>
          <w:szCs w:val="20"/>
        </w:rPr>
        <w:t>.</w:t>
      </w:r>
      <w:r w:rsidRPr="002D2A3C">
        <w:rPr>
          <w:rFonts w:ascii="Times New Roman" w:hAnsi="Times New Roman" w:cs="Times New Roman"/>
          <w:sz w:val="18"/>
          <w:szCs w:val="20"/>
        </w:rPr>
        <w:t xml:space="preserve"> </w:t>
      </w:r>
      <w:r w:rsidRPr="002D2A3C">
        <w:rPr>
          <w:rFonts w:ascii="Times New Roman" w:hAnsi="Times New Roman" w:cs="Times New Roman" w:hint="eastAsia"/>
          <w:sz w:val="18"/>
          <w:szCs w:val="20"/>
        </w:rPr>
        <w:t>Immune infiltration analysis. (A) Consensus clustering heatmap; (B) Box plot of immune cell expression in UC subtypes; (C) Heatmap of hub gene expression across immune cells; (D) Box plot of immune pathway expression in UC subtypes; (E) Heatmap of hub gene expression across immune pathways.</w:t>
      </w:r>
    </w:p>
    <w:p w14:paraId="2C070F23" w14:textId="77777777" w:rsidR="005C6138" w:rsidRDefault="005C6138" w:rsidP="00CC0A38">
      <w:pPr>
        <w:spacing w:after="120" w:line="480" w:lineRule="auto"/>
        <w:rPr>
          <w:rFonts w:ascii="Times New Roman" w:hAnsi="Times New Roman" w:cs="Times New Roman"/>
          <w:b/>
          <w:bCs/>
          <w:sz w:val="18"/>
          <w:szCs w:val="18"/>
        </w:rPr>
      </w:pPr>
    </w:p>
    <w:p w14:paraId="409874D7" w14:textId="77777777" w:rsidR="00684A7F" w:rsidRDefault="00684A7F" w:rsidP="00100172">
      <w:pPr>
        <w:spacing w:after="120"/>
        <w:rPr>
          <w:rFonts w:ascii="Times New Roman" w:hAnsi="Times New Roman" w:cs="Times New Roman"/>
          <w:b/>
          <w:bCs/>
          <w:sz w:val="18"/>
          <w:szCs w:val="18"/>
        </w:rPr>
      </w:pPr>
    </w:p>
    <w:p w14:paraId="3979322D" w14:textId="77777777" w:rsidR="005D6C33" w:rsidRDefault="005D6C33" w:rsidP="00100172">
      <w:pPr>
        <w:spacing w:after="120"/>
        <w:rPr>
          <w:rFonts w:ascii="Times New Roman" w:hAnsi="Times New Roman" w:cs="Times New Roman"/>
          <w:b/>
          <w:bCs/>
          <w:sz w:val="18"/>
          <w:szCs w:val="18"/>
        </w:rPr>
      </w:pPr>
    </w:p>
    <w:p w14:paraId="3DF1E9DB" w14:textId="77777777" w:rsidR="005D6C33" w:rsidRDefault="005D6C33" w:rsidP="00100172">
      <w:pPr>
        <w:spacing w:after="120"/>
        <w:rPr>
          <w:rFonts w:ascii="Times New Roman" w:hAnsi="Times New Roman" w:cs="Times New Roman"/>
          <w:b/>
          <w:bCs/>
          <w:sz w:val="18"/>
          <w:szCs w:val="18"/>
        </w:rPr>
      </w:pPr>
    </w:p>
    <w:p w14:paraId="55F02061" w14:textId="77777777" w:rsidR="005D6C33" w:rsidRDefault="005D6C33" w:rsidP="00100172">
      <w:pPr>
        <w:spacing w:after="120"/>
        <w:rPr>
          <w:rFonts w:ascii="Times New Roman" w:hAnsi="Times New Roman" w:cs="Times New Roman"/>
          <w:b/>
          <w:bCs/>
          <w:sz w:val="18"/>
          <w:szCs w:val="18"/>
        </w:rPr>
      </w:pPr>
    </w:p>
    <w:p w14:paraId="28228DD1" w14:textId="77777777" w:rsidR="005D6C33" w:rsidRDefault="005D6C33" w:rsidP="00100172">
      <w:pPr>
        <w:spacing w:after="120"/>
        <w:rPr>
          <w:rFonts w:ascii="Times New Roman" w:hAnsi="Times New Roman" w:cs="Times New Roman"/>
          <w:b/>
          <w:bCs/>
          <w:sz w:val="18"/>
          <w:szCs w:val="18"/>
        </w:rPr>
      </w:pPr>
    </w:p>
    <w:p w14:paraId="3CBB33F3" w14:textId="77777777" w:rsidR="005D6C33" w:rsidRDefault="005D6C33" w:rsidP="00100172">
      <w:pPr>
        <w:spacing w:after="120"/>
        <w:rPr>
          <w:rFonts w:ascii="Times New Roman" w:hAnsi="Times New Roman" w:cs="Times New Roman"/>
          <w:b/>
          <w:bCs/>
          <w:sz w:val="18"/>
          <w:szCs w:val="18"/>
        </w:rPr>
      </w:pPr>
    </w:p>
    <w:p w14:paraId="3D35499F" w14:textId="77777777" w:rsidR="005D6C33" w:rsidRDefault="005D6C33" w:rsidP="00100172">
      <w:pPr>
        <w:spacing w:after="120"/>
        <w:rPr>
          <w:rFonts w:ascii="Times New Roman" w:hAnsi="Times New Roman" w:cs="Times New Roman" w:hint="eastAsia"/>
          <w:b/>
          <w:bCs/>
          <w:sz w:val="28"/>
          <w:szCs w:val="28"/>
        </w:rPr>
      </w:pPr>
    </w:p>
    <w:p w14:paraId="29AFB0C4" w14:textId="77777777" w:rsidR="005C6138" w:rsidRDefault="005C6138" w:rsidP="00100172">
      <w:pPr>
        <w:spacing w:after="120"/>
        <w:rPr>
          <w:rFonts w:ascii="Times New Roman" w:hAnsi="Times New Roman" w:cs="Times New Roman"/>
          <w:b/>
          <w:bCs/>
          <w:sz w:val="28"/>
          <w:szCs w:val="28"/>
        </w:rPr>
      </w:pPr>
    </w:p>
    <w:p w14:paraId="7B9FF4FA" w14:textId="77777777" w:rsidR="005C6138" w:rsidRDefault="005C6138" w:rsidP="00100172">
      <w:pPr>
        <w:spacing w:after="120"/>
        <w:rPr>
          <w:rFonts w:ascii="Times New Roman" w:hAnsi="Times New Roman" w:cs="Times New Roman"/>
          <w:b/>
          <w:bCs/>
          <w:sz w:val="28"/>
          <w:szCs w:val="28"/>
        </w:rPr>
      </w:pPr>
    </w:p>
    <w:p w14:paraId="2B7A0D7A" w14:textId="77777777" w:rsidR="005D6C33" w:rsidRDefault="005D6C33" w:rsidP="00100172">
      <w:pPr>
        <w:spacing w:after="120"/>
        <w:rPr>
          <w:rFonts w:ascii="Times New Roman" w:hAnsi="Times New Roman" w:cs="Times New Roman" w:hint="eastAsia"/>
          <w:b/>
          <w:bCs/>
          <w:sz w:val="28"/>
          <w:szCs w:val="28"/>
        </w:rPr>
      </w:pPr>
    </w:p>
    <w:p w14:paraId="2ED5BAC5" w14:textId="77777777" w:rsidR="005C6138" w:rsidRDefault="005C6138" w:rsidP="00100172">
      <w:pPr>
        <w:spacing w:after="120"/>
        <w:rPr>
          <w:rFonts w:ascii="Times New Roman" w:hAnsi="Times New Roman" w:cs="Times New Roman"/>
          <w:b/>
          <w:bCs/>
          <w:sz w:val="28"/>
          <w:szCs w:val="28"/>
        </w:rPr>
      </w:pPr>
    </w:p>
    <w:p w14:paraId="6DDBCD9F" w14:textId="6D035D41" w:rsidR="00100172" w:rsidRPr="00F42708" w:rsidRDefault="00100172" w:rsidP="00100172">
      <w:pPr>
        <w:spacing w:after="120"/>
        <w:rPr>
          <w:rFonts w:hint="eastAsia"/>
          <w:b/>
          <w:bCs/>
        </w:rPr>
      </w:pPr>
      <w:r w:rsidRPr="00F42708">
        <w:rPr>
          <w:rFonts w:ascii="Times New Roman" w:hAnsi="Times New Roman" w:cs="Times New Roman"/>
          <w:b/>
          <w:bCs/>
          <w:sz w:val="28"/>
          <w:szCs w:val="28"/>
        </w:rPr>
        <w:lastRenderedPageBreak/>
        <w:t>References:</w:t>
      </w:r>
    </w:p>
    <w:p w14:paraId="5113E757" w14:textId="77777777" w:rsidR="00CC0A38" w:rsidRPr="00CC0A38" w:rsidRDefault="007D2015" w:rsidP="00CC0A38">
      <w:pPr>
        <w:pStyle w:val="EndNoteBibliography"/>
        <w:spacing w:after="360" w:line="480" w:lineRule="auto"/>
        <w:jc w:val="left"/>
      </w:pPr>
      <w:r w:rsidRPr="000816FB">
        <w:rPr>
          <w:sz w:val="16"/>
          <w:szCs w:val="16"/>
        </w:rPr>
        <w:fldChar w:fldCharType="begin"/>
      </w:r>
      <w:r w:rsidRPr="000816FB">
        <w:rPr>
          <w:sz w:val="16"/>
          <w:szCs w:val="16"/>
        </w:rPr>
        <w:instrText xml:space="preserve"> ADDIN EN.REFLIST </w:instrText>
      </w:r>
      <w:r w:rsidRPr="000816FB">
        <w:rPr>
          <w:sz w:val="16"/>
          <w:szCs w:val="16"/>
        </w:rPr>
        <w:fldChar w:fldCharType="separate"/>
      </w:r>
      <w:r w:rsidR="00CC0A38" w:rsidRPr="00CC0A38">
        <w:rPr>
          <w:rFonts w:hint="eastAsia"/>
        </w:rPr>
        <w:t>1.</w:t>
      </w:r>
      <w:r w:rsidR="00CC0A38" w:rsidRPr="00CC0A38">
        <w:rPr>
          <w:rFonts w:hint="eastAsia"/>
        </w:rPr>
        <w:tab/>
        <w:t xml:space="preserve">He XF, Zhang XK, Geng CA, Hu J, Zhang XM, Guo YQ, et al. Tsaokopyranols A-M, 2,6-epoxydiarylheptanoids from Amomum tsao-ko and their </w:t>
      </w:r>
      <w:r w:rsidR="00CC0A38" w:rsidRPr="00CC0A38">
        <w:rPr>
          <w:rFonts w:hint="eastAsia"/>
        </w:rPr>
        <w:t>α</w:t>
      </w:r>
      <w:r w:rsidR="00CC0A38" w:rsidRPr="00CC0A38">
        <w:rPr>
          <w:rFonts w:hint="eastAsia"/>
        </w:rPr>
        <w:t>-glucosidase inhibitory activity. Bioorg Chem. 2020;96:103638.</w:t>
      </w:r>
    </w:p>
    <w:p w14:paraId="332DEF01" w14:textId="77777777" w:rsidR="00CC0A38" w:rsidRPr="00CC0A38" w:rsidRDefault="00CC0A38" w:rsidP="00CC0A38">
      <w:pPr>
        <w:pStyle w:val="EndNoteBibliography"/>
        <w:spacing w:after="360" w:line="480" w:lineRule="auto"/>
        <w:jc w:val="left"/>
      </w:pPr>
      <w:r w:rsidRPr="00CC0A38">
        <w:rPr>
          <w:rFonts w:hint="eastAsia"/>
        </w:rPr>
        <w:t>2.</w:t>
      </w:r>
      <w:r w:rsidRPr="00CC0A38">
        <w:rPr>
          <w:rFonts w:hint="eastAsia"/>
        </w:rPr>
        <w:tab/>
        <w:t xml:space="preserve">He XF, Chen JJ, Li TZ, Zhang XK, Guo YQ, Zhang XM, et al. Nineteen New Flavanol-Fatty Alcohol Hybrids with </w:t>
      </w:r>
      <w:r w:rsidRPr="00CC0A38">
        <w:rPr>
          <w:rFonts w:hint="eastAsia"/>
        </w:rPr>
        <w:t>α</w:t>
      </w:r>
      <w:r w:rsidRPr="00CC0A38">
        <w:rPr>
          <w:rFonts w:hint="eastAsia"/>
        </w:rPr>
        <w:t>-Glucosidase and PTP1B Dual Inhibition: One Unusual Type of Antidiabetic Constituent from Amomum tsao-ko. J Agric Food Chem. 2020;68(41):11434-48.</w:t>
      </w:r>
    </w:p>
    <w:p w14:paraId="0C077CA9" w14:textId="77777777" w:rsidR="00CC0A38" w:rsidRPr="00CC0A38" w:rsidRDefault="00CC0A38" w:rsidP="00CC0A38">
      <w:pPr>
        <w:pStyle w:val="EndNoteBibliography"/>
        <w:spacing w:after="360" w:line="480" w:lineRule="auto"/>
        <w:jc w:val="left"/>
      </w:pPr>
      <w:r w:rsidRPr="00CC0A38">
        <w:rPr>
          <w:rFonts w:hint="eastAsia"/>
        </w:rPr>
        <w:t>3.</w:t>
      </w:r>
      <w:r w:rsidRPr="00CC0A38">
        <w:rPr>
          <w:rFonts w:hint="eastAsia"/>
        </w:rPr>
        <w:tab/>
        <w:t xml:space="preserve">He XF, Wang HM, Geng CA, Hu J, Zhang XM, Guo YQ, et al. Amomutsaokols A-K, diarylheptanoids from Amomum tsao-ko and their </w:t>
      </w:r>
      <w:r w:rsidRPr="00CC0A38">
        <w:rPr>
          <w:rFonts w:hint="eastAsia"/>
        </w:rPr>
        <w:t>α</w:t>
      </w:r>
      <w:r w:rsidRPr="00CC0A38">
        <w:rPr>
          <w:rFonts w:hint="eastAsia"/>
        </w:rPr>
        <w:t>-glucosidase inhibitory activity. Phytochemistry. 2020;177:112418.</w:t>
      </w:r>
    </w:p>
    <w:p w14:paraId="17FA9BC2" w14:textId="77777777" w:rsidR="00CC0A38" w:rsidRPr="00CC0A38" w:rsidRDefault="00CC0A38" w:rsidP="00CC0A38">
      <w:pPr>
        <w:pStyle w:val="EndNoteBibliography"/>
        <w:spacing w:after="360" w:line="480" w:lineRule="auto"/>
        <w:jc w:val="left"/>
      </w:pPr>
      <w:r w:rsidRPr="00CC0A38">
        <w:rPr>
          <w:rFonts w:hint="eastAsia"/>
        </w:rPr>
        <w:t>4.</w:t>
      </w:r>
      <w:r w:rsidRPr="00CC0A38">
        <w:rPr>
          <w:rFonts w:hint="eastAsia"/>
        </w:rPr>
        <w:tab/>
        <w:t>He X-F, Ji-JunHuang, Xiao-YanHu, JingZhang, Xu-KeGuo, Yuan-QiangZhang, Xue-MeiGeng, Chang-An. The antidiabetic potency of Amomum tsao-ko and its active flavanols, as PTP1B selective and alpha-glucosidase dual inhibitors. Industrial Crops and Products. 2021;160(1).</w:t>
      </w:r>
    </w:p>
    <w:p w14:paraId="4DEC9D66" w14:textId="77777777" w:rsidR="00CC0A38" w:rsidRPr="00CC0A38" w:rsidRDefault="00CC0A38" w:rsidP="00CC0A38">
      <w:pPr>
        <w:pStyle w:val="EndNoteBibliography"/>
        <w:spacing w:after="360" w:line="480" w:lineRule="auto"/>
        <w:jc w:val="left"/>
      </w:pPr>
      <w:r w:rsidRPr="00CC0A38">
        <w:rPr>
          <w:rFonts w:hint="eastAsia"/>
        </w:rPr>
        <w:t>5.</w:t>
      </w:r>
      <w:r w:rsidRPr="00CC0A38">
        <w:rPr>
          <w:rFonts w:hint="eastAsia"/>
        </w:rPr>
        <w:tab/>
        <w:t>Lee S, Lee JC, Subedi L, Cho KH, Kim SY, Park HJ, et al. Bioactive compounds from the seeds of Amomum tsaoko Crevost et Lemaire, a Chinese spice as inhibitors of sphingosine kinases, SPHK1/2. RSC Adv. 2019;9(58):33957-68.</w:t>
      </w:r>
    </w:p>
    <w:p w14:paraId="7E1AC452" w14:textId="77777777" w:rsidR="00CC0A38" w:rsidRPr="00CC0A38" w:rsidRDefault="00CC0A38" w:rsidP="00CC0A38">
      <w:pPr>
        <w:pStyle w:val="EndNoteBibliography"/>
        <w:spacing w:after="360" w:line="480" w:lineRule="auto"/>
        <w:jc w:val="left"/>
      </w:pPr>
      <w:r w:rsidRPr="00CC0A38">
        <w:rPr>
          <w:rFonts w:hint="eastAsia"/>
        </w:rPr>
        <w:lastRenderedPageBreak/>
        <w:t>6.</w:t>
      </w:r>
      <w:r w:rsidRPr="00CC0A38">
        <w:rPr>
          <w:rFonts w:hint="eastAsia"/>
        </w:rPr>
        <w:tab/>
        <w:t>Shang M, Wang J, Dai G, Zheng J, Song J, Duan B. A review on chemical constituents, pharmacological effects, and clinical applications of Tsaoko Fructus and predictive analysis of its Q-Markers. Chinese Traditional and Herbal Drugs. 2022;53(10):3251-68.</w:t>
      </w:r>
    </w:p>
    <w:p w14:paraId="11A1A056" w14:textId="77777777" w:rsidR="00CC0A38" w:rsidRPr="00CC0A38" w:rsidRDefault="00CC0A38" w:rsidP="00CC0A38">
      <w:pPr>
        <w:pStyle w:val="EndNoteBibliography"/>
        <w:spacing w:after="360" w:line="480" w:lineRule="auto"/>
        <w:jc w:val="left"/>
      </w:pPr>
      <w:r w:rsidRPr="00CC0A38">
        <w:rPr>
          <w:rFonts w:hint="eastAsia"/>
        </w:rPr>
        <w:t>7.</w:t>
      </w:r>
      <w:r w:rsidRPr="00CC0A38">
        <w:rPr>
          <w:rFonts w:hint="eastAsia"/>
        </w:rPr>
        <w:tab/>
        <w:t>Lee KY, Kim SH, Sung SH, Kim YC. Inhibitory constituents of lipopolysaccharide-induced nitric oxide production in BV2 microglia isolated from Amomum tsao-ko. Planta Med. 2008;74(8):867-9.</w:t>
      </w:r>
    </w:p>
    <w:p w14:paraId="49D88CDD" w14:textId="77777777" w:rsidR="00CC0A38" w:rsidRPr="00CC0A38" w:rsidRDefault="00CC0A38" w:rsidP="00CC0A38">
      <w:pPr>
        <w:pStyle w:val="EndNoteBibliography"/>
        <w:spacing w:line="480" w:lineRule="auto"/>
        <w:jc w:val="left"/>
      </w:pPr>
      <w:r w:rsidRPr="00CC0A38">
        <w:rPr>
          <w:rFonts w:hint="eastAsia"/>
        </w:rPr>
        <w:t>8.</w:t>
      </w:r>
      <w:r w:rsidRPr="00CC0A38">
        <w:rPr>
          <w:rFonts w:hint="eastAsia"/>
        </w:rPr>
        <w:tab/>
        <w:t>Hong SS, Lee JH, Choi YH, Jeong W, Ahn EK, Lym SH, et al. Amotsaokonal A</w:t>
      </w:r>
      <w:r w:rsidRPr="00CC0A38">
        <w:rPr>
          <w:rFonts w:hint="eastAsia"/>
        </w:rPr>
        <w:t>–</w:t>
      </w:r>
      <w:r w:rsidRPr="00CC0A38">
        <w:rPr>
          <w:rFonts w:hint="eastAsia"/>
        </w:rPr>
        <w:t>C, benzaldehyde and cycloterpenal from Amomum tsao-ko. Tetrahedron Letters. 2015;56(48):6681-4.</w:t>
      </w:r>
    </w:p>
    <w:p w14:paraId="155F6171" w14:textId="0090B0BA" w:rsidR="00100172" w:rsidRPr="000816FB" w:rsidRDefault="007D2015" w:rsidP="00CC0A38">
      <w:pPr>
        <w:spacing w:after="240" w:line="480" w:lineRule="auto"/>
        <w:jc w:val="left"/>
        <w:rPr>
          <w:rFonts w:ascii="Times New Roman" w:hAnsi="Times New Roman" w:cs="Times New Roman"/>
          <w:sz w:val="16"/>
          <w:szCs w:val="16"/>
        </w:rPr>
      </w:pPr>
      <w:r w:rsidRPr="000816FB">
        <w:rPr>
          <w:rFonts w:ascii="Times New Roman" w:hAnsi="Times New Roman" w:cs="Times New Roman"/>
          <w:sz w:val="16"/>
          <w:szCs w:val="16"/>
        </w:rPr>
        <w:fldChar w:fldCharType="end"/>
      </w:r>
    </w:p>
    <w:sectPr w:rsidR="00100172" w:rsidRPr="000816FB" w:rsidSect="0098346A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9A9BF88" w14:textId="77777777" w:rsidR="00ED0921" w:rsidRDefault="00ED0921" w:rsidP="0098346A">
      <w:pPr>
        <w:rPr>
          <w:rFonts w:hint="eastAsia"/>
        </w:rPr>
      </w:pPr>
      <w:r>
        <w:separator/>
      </w:r>
    </w:p>
  </w:endnote>
  <w:endnote w:type="continuationSeparator" w:id="0">
    <w:p w14:paraId="1EDE40EE" w14:textId="77777777" w:rsidR="00ED0921" w:rsidRDefault="00ED0921" w:rsidP="0098346A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0DEA186" w14:textId="77777777" w:rsidR="00ED0921" w:rsidRDefault="00ED0921" w:rsidP="0098346A">
      <w:pPr>
        <w:rPr>
          <w:rFonts w:hint="eastAsia"/>
        </w:rPr>
      </w:pPr>
      <w:r>
        <w:separator/>
      </w:r>
    </w:p>
  </w:footnote>
  <w:footnote w:type="continuationSeparator" w:id="0">
    <w:p w14:paraId="7AC0123E" w14:textId="77777777" w:rsidR="00ED0921" w:rsidRDefault="00ED0921" w:rsidP="0098346A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asrtapfs9d5zteeve5xtefzws2exf5exa0a&quot;&gt;文献&lt;record-ids&gt;&lt;item&gt;75&lt;/item&gt;&lt;item&gt;76&lt;/item&gt;&lt;item&gt;77&lt;/item&gt;&lt;item&gt;78&lt;/item&gt;&lt;item&gt;80&lt;/item&gt;&lt;item&gt;81&lt;/item&gt;&lt;item&gt;82&lt;/item&gt;&lt;item&gt;83&lt;/item&gt;&lt;/record-ids&gt;&lt;/item&gt;&lt;/Libraries&gt;"/>
  </w:docVars>
  <w:rsids>
    <w:rsidRoot w:val="0098346A"/>
    <w:rsid w:val="00033B10"/>
    <w:rsid w:val="0006397C"/>
    <w:rsid w:val="000816FB"/>
    <w:rsid w:val="00093660"/>
    <w:rsid w:val="000E1685"/>
    <w:rsid w:val="00100172"/>
    <w:rsid w:val="00105632"/>
    <w:rsid w:val="001122A5"/>
    <w:rsid w:val="00113B62"/>
    <w:rsid w:val="00133477"/>
    <w:rsid w:val="00161EBB"/>
    <w:rsid w:val="00173327"/>
    <w:rsid w:val="0018451E"/>
    <w:rsid w:val="00190632"/>
    <w:rsid w:val="001C1031"/>
    <w:rsid w:val="001D2043"/>
    <w:rsid w:val="001F5A2A"/>
    <w:rsid w:val="00200FA6"/>
    <w:rsid w:val="002075F3"/>
    <w:rsid w:val="00211274"/>
    <w:rsid w:val="00226F22"/>
    <w:rsid w:val="00252290"/>
    <w:rsid w:val="00297C6E"/>
    <w:rsid w:val="002D2A3C"/>
    <w:rsid w:val="002F24D0"/>
    <w:rsid w:val="00307E83"/>
    <w:rsid w:val="00311260"/>
    <w:rsid w:val="0033454F"/>
    <w:rsid w:val="00351BF1"/>
    <w:rsid w:val="003709A5"/>
    <w:rsid w:val="00371E45"/>
    <w:rsid w:val="003822F9"/>
    <w:rsid w:val="003C4855"/>
    <w:rsid w:val="003D524A"/>
    <w:rsid w:val="00434058"/>
    <w:rsid w:val="00434829"/>
    <w:rsid w:val="0043534E"/>
    <w:rsid w:val="004400A6"/>
    <w:rsid w:val="00465D82"/>
    <w:rsid w:val="00474AF4"/>
    <w:rsid w:val="0047753E"/>
    <w:rsid w:val="00482492"/>
    <w:rsid w:val="00493F21"/>
    <w:rsid w:val="004B6E3E"/>
    <w:rsid w:val="004C2B79"/>
    <w:rsid w:val="004D647D"/>
    <w:rsid w:val="004E6647"/>
    <w:rsid w:val="004F39F5"/>
    <w:rsid w:val="00542B2B"/>
    <w:rsid w:val="005569CF"/>
    <w:rsid w:val="005724CD"/>
    <w:rsid w:val="005736B0"/>
    <w:rsid w:val="00574E92"/>
    <w:rsid w:val="00582F9F"/>
    <w:rsid w:val="005C6138"/>
    <w:rsid w:val="005D578C"/>
    <w:rsid w:val="005D6C33"/>
    <w:rsid w:val="00614301"/>
    <w:rsid w:val="00640DE6"/>
    <w:rsid w:val="00647B8B"/>
    <w:rsid w:val="00684A7F"/>
    <w:rsid w:val="00684F44"/>
    <w:rsid w:val="006A6366"/>
    <w:rsid w:val="006E1F2B"/>
    <w:rsid w:val="007332A6"/>
    <w:rsid w:val="0075524F"/>
    <w:rsid w:val="007C2F31"/>
    <w:rsid w:val="007D2015"/>
    <w:rsid w:val="00825C3B"/>
    <w:rsid w:val="00831890"/>
    <w:rsid w:val="00832993"/>
    <w:rsid w:val="00843AFC"/>
    <w:rsid w:val="008719A6"/>
    <w:rsid w:val="00886E79"/>
    <w:rsid w:val="008E0488"/>
    <w:rsid w:val="008E44EB"/>
    <w:rsid w:val="008F060C"/>
    <w:rsid w:val="008F7024"/>
    <w:rsid w:val="00911702"/>
    <w:rsid w:val="0096010B"/>
    <w:rsid w:val="0097003B"/>
    <w:rsid w:val="00983404"/>
    <w:rsid w:val="0098346A"/>
    <w:rsid w:val="00983D3C"/>
    <w:rsid w:val="00991F94"/>
    <w:rsid w:val="009A03D5"/>
    <w:rsid w:val="009A2430"/>
    <w:rsid w:val="009C688D"/>
    <w:rsid w:val="009E4C9E"/>
    <w:rsid w:val="00A12464"/>
    <w:rsid w:val="00A80992"/>
    <w:rsid w:val="00A90130"/>
    <w:rsid w:val="00AA2C2C"/>
    <w:rsid w:val="00AB1353"/>
    <w:rsid w:val="00AB4D03"/>
    <w:rsid w:val="00AC102A"/>
    <w:rsid w:val="00AC1B5A"/>
    <w:rsid w:val="00AC7A71"/>
    <w:rsid w:val="00AF0DE6"/>
    <w:rsid w:val="00AF227D"/>
    <w:rsid w:val="00B34D42"/>
    <w:rsid w:val="00B355CD"/>
    <w:rsid w:val="00B61A74"/>
    <w:rsid w:val="00B67D5F"/>
    <w:rsid w:val="00B74CF4"/>
    <w:rsid w:val="00B769E9"/>
    <w:rsid w:val="00B802B5"/>
    <w:rsid w:val="00B82822"/>
    <w:rsid w:val="00B85A50"/>
    <w:rsid w:val="00BB41EF"/>
    <w:rsid w:val="00BB7D39"/>
    <w:rsid w:val="00BC4BEA"/>
    <w:rsid w:val="00BD79E2"/>
    <w:rsid w:val="00BF0C38"/>
    <w:rsid w:val="00BF5488"/>
    <w:rsid w:val="00C00DC2"/>
    <w:rsid w:val="00C1109A"/>
    <w:rsid w:val="00C30359"/>
    <w:rsid w:val="00C40376"/>
    <w:rsid w:val="00C457FA"/>
    <w:rsid w:val="00C619D2"/>
    <w:rsid w:val="00CB5CDD"/>
    <w:rsid w:val="00CC0A38"/>
    <w:rsid w:val="00CC2E1F"/>
    <w:rsid w:val="00CE54AB"/>
    <w:rsid w:val="00CE7C78"/>
    <w:rsid w:val="00D313CF"/>
    <w:rsid w:val="00D578E8"/>
    <w:rsid w:val="00D628CF"/>
    <w:rsid w:val="00DA1C59"/>
    <w:rsid w:val="00DA7470"/>
    <w:rsid w:val="00DC619B"/>
    <w:rsid w:val="00DD0A14"/>
    <w:rsid w:val="00DE5216"/>
    <w:rsid w:val="00DE564E"/>
    <w:rsid w:val="00DE67E8"/>
    <w:rsid w:val="00DF66C6"/>
    <w:rsid w:val="00E14657"/>
    <w:rsid w:val="00E27DCB"/>
    <w:rsid w:val="00EC4B5A"/>
    <w:rsid w:val="00ED0921"/>
    <w:rsid w:val="00ED769B"/>
    <w:rsid w:val="00EF100B"/>
    <w:rsid w:val="00F24F35"/>
    <w:rsid w:val="00F42708"/>
    <w:rsid w:val="00F42C3F"/>
    <w:rsid w:val="00F529A8"/>
    <w:rsid w:val="00F63663"/>
    <w:rsid w:val="00F70640"/>
    <w:rsid w:val="00F80232"/>
    <w:rsid w:val="00F837C7"/>
    <w:rsid w:val="00F87012"/>
    <w:rsid w:val="00F94479"/>
    <w:rsid w:val="00FA1C98"/>
    <w:rsid w:val="00FB1939"/>
    <w:rsid w:val="00FB600A"/>
    <w:rsid w:val="00FC60E0"/>
    <w:rsid w:val="00FD08AC"/>
    <w:rsid w:val="00FD3809"/>
    <w:rsid w:val="00FD3DBF"/>
    <w:rsid w:val="00FD62A1"/>
    <w:rsid w:val="00FD793C"/>
    <w:rsid w:val="00FE68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C88324D"/>
  <w15:chartTrackingRefBased/>
  <w15:docId w15:val="{E7D3EF9A-D535-4409-91BC-5E00A91CC0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8346A"/>
    <w:pPr>
      <w:widowControl w:val="0"/>
      <w:spacing w:after="0" w:line="240" w:lineRule="auto"/>
      <w:jc w:val="both"/>
    </w:pPr>
    <w:rPr>
      <w:sz w:val="21"/>
      <w:szCs w:val="22"/>
      <w14:ligatures w14:val="none"/>
    </w:rPr>
  </w:style>
  <w:style w:type="paragraph" w:styleId="1">
    <w:name w:val="heading 1"/>
    <w:basedOn w:val="a"/>
    <w:next w:val="a"/>
    <w:link w:val="10"/>
    <w:uiPriority w:val="9"/>
    <w:qFormat/>
    <w:rsid w:val="0098346A"/>
    <w:pPr>
      <w:keepNext/>
      <w:keepLines/>
      <w:spacing w:before="480" w:after="80" w:line="278" w:lineRule="auto"/>
      <w:jc w:val="left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  <w14:ligatures w14:val="standardContextual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98346A"/>
    <w:pPr>
      <w:keepNext/>
      <w:keepLines/>
      <w:spacing w:before="160" w:after="80" w:line="278" w:lineRule="auto"/>
      <w:jc w:val="left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14:ligatures w14:val="standardContextual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98346A"/>
    <w:pPr>
      <w:keepNext/>
      <w:keepLines/>
      <w:spacing w:before="160" w:after="80" w:line="278" w:lineRule="auto"/>
      <w:jc w:val="left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14:ligatures w14:val="standardContextual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8346A"/>
    <w:pPr>
      <w:keepNext/>
      <w:keepLines/>
      <w:spacing w:before="80" w:after="40" w:line="278" w:lineRule="auto"/>
      <w:jc w:val="left"/>
      <w:outlineLvl w:val="3"/>
    </w:pPr>
    <w:rPr>
      <w:rFonts w:cstheme="majorBidi"/>
      <w:color w:val="0F4761" w:themeColor="accent1" w:themeShade="BF"/>
      <w:sz w:val="28"/>
      <w:szCs w:val="28"/>
      <w14:ligatures w14:val="standardContextual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98346A"/>
    <w:pPr>
      <w:keepNext/>
      <w:keepLines/>
      <w:spacing w:before="80" w:after="40" w:line="278" w:lineRule="auto"/>
      <w:jc w:val="left"/>
      <w:outlineLvl w:val="4"/>
    </w:pPr>
    <w:rPr>
      <w:rFonts w:cstheme="majorBidi"/>
      <w:color w:val="0F4761" w:themeColor="accent1" w:themeShade="BF"/>
      <w:sz w:val="24"/>
      <w:szCs w:val="24"/>
      <w14:ligatures w14:val="standardContextual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98346A"/>
    <w:pPr>
      <w:keepNext/>
      <w:keepLines/>
      <w:spacing w:before="40" w:line="278" w:lineRule="auto"/>
      <w:jc w:val="left"/>
      <w:outlineLvl w:val="5"/>
    </w:pPr>
    <w:rPr>
      <w:rFonts w:cstheme="majorBidi"/>
      <w:b/>
      <w:bCs/>
      <w:color w:val="0F4761" w:themeColor="accent1" w:themeShade="BF"/>
      <w:sz w:val="22"/>
      <w:szCs w:val="24"/>
      <w14:ligatures w14:val="standardContextual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98346A"/>
    <w:pPr>
      <w:keepNext/>
      <w:keepLines/>
      <w:spacing w:before="40" w:line="278" w:lineRule="auto"/>
      <w:jc w:val="left"/>
      <w:outlineLvl w:val="6"/>
    </w:pPr>
    <w:rPr>
      <w:rFonts w:cstheme="majorBidi"/>
      <w:b/>
      <w:bCs/>
      <w:color w:val="595959" w:themeColor="text1" w:themeTint="A6"/>
      <w:sz w:val="22"/>
      <w:szCs w:val="24"/>
      <w14:ligatures w14:val="standardContextual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98346A"/>
    <w:pPr>
      <w:keepNext/>
      <w:keepLines/>
      <w:spacing w:line="278" w:lineRule="auto"/>
      <w:jc w:val="left"/>
      <w:outlineLvl w:val="7"/>
    </w:pPr>
    <w:rPr>
      <w:rFonts w:cstheme="majorBidi"/>
      <w:color w:val="595959" w:themeColor="text1" w:themeTint="A6"/>
      <w:sz w:val="22"/>
      <w:szCs w:val="24"/>
      <w14:ligatures w14:val="standardContextual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98346A"/>
    <w:pPr>
      <w:keepNext/>
      <w:keepLines/>
      <w:spacing w:line="278" w:lineRule="auto"/>
      <w:jc w:val="left"/>
      <w:outlineLvl w:val="8"/>
    </w:pPr>
    <w:rPr>
      <w:rFonts w:eastAsiaTheme="majorEastAsia" w:cstheme="majorBidi"/>
      <w:color w:val="595959" w:themeColor="text1" w:themeTint="A6"/>
      <w:sz w:val="22"/>
      <w:szCs w:val="24"/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98346A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98346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98346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98346A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98346A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98346A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98346A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98346A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98346A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98346A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a4">
    <w:name w:val="标题 字符"/>
    <w:basedOn w:val="a0"/>
    <w:link w:val="a3"/>
    <w:uiPriority w:val="10"/>
    <w:rsid w:val="0098346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98346A"/>
    <w:pPr>
      <w:numPr>
        <w:ilvl w:val="1"/>
      </w:numPr>
      <w:spacing w:after="160" w:line="278" w:lineRule="auto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  <w14:ligatures w14:val="standardContextual"/>
    </w:rPr>
  </w:style>
  <w:style w:type="character" w:customStyle="1" w:styleId="a6">
    <w:name w:val="副标题 字符"/>
    <w:basedOn w:val="a0"/>
    <w:link w:val="a5"/>
    <w:uiPriority w:val="11"/>
    <w:rsid w:val="0098346A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98346A"/>
    <w:pPr>
      <w:spacing w:before="160" w:after="160" w:line="278" w:lineRule="auto"/>
      <w:jc w:val="center"/>
    </w:pPr>
    <w:rPr>
      <w:i/>
      <w:iCs/>
      <w:color w:val="404040" w:themeColor="text1" w:themeTint="BF"/>
      <w:sz w:val="22"/>
      <w:szCs w:val="24"/>
      <w14:ligatures w14:val="standardContextual"/>
    </w:rPr>
  </w:style>
  <w:style w:type="character" w:customStyle="1" w:styleId="a8">
    <w:name w:val="引用 字符"/>
    <w:basedOn w:val="a0"/>
    <w:link w:val="a7"/>
    <w:uiPriority w:val="29"/>
    <w:rsid w:val="0098346A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98346A"/>
    <w:pPr>
      <w:spacing w:after="160" w:line="278" w:lineRule="auto"/>
      <w:ind w:left="720"/>
      <w:contextualSpacing/>
      <w:jc w:val="left"/>
    </w:pPr>
    <w:rPr>
      <w:sz w:val="22"/>
      <w:szCs w:val="24"/>
      <w14:ligatures w14:val="standardContextual"/>
    </w:rPr>
  </w:style>
  <w:style w:type="character" w:styleId="aa">
    <w:name w:val="Intense Emphasis"/>
    <w:basedOn w:val="a0"/>
    <w:uiPriority w:val="21"/>
    <w:qFormat/>
    <w:rsid w:val="0098346A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98346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sz w:val="22"/>
      <w:szCs w:val="24"/>
      <w14:ligatures w14:val="standardContextual"/>
    </w:rPr>
  </w:style>
  <w:style w:type="character" w:customStyle="1" w:styleId="ac">
    <w:name w:val="明显引用 字符"/>
    <w:basedOn w:val="a0"/>
    <w:link w:val="ab"/>
    <w:uiPriority w:val="30"/>
    <w:rsid w:val="0098346A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98346A"/>
    <w:rPr>
      <w:b/>
      <w:bCs/>
      <w:smallCaps/>
      <w:color w:val="0F4761" w:themeColor="accent1" w:themeShade="BF"/>
      <w:spacing w:val="5"/>
    </w:rPr>
  </w:style>
  <w:style w:type="character" w:styleId="ae">
    <w:name w:val="Hyperlink"/>
    <w:basedOn w:val="a0"/>
    <w:uiPriority w:val="99"/>
    <w:unhideWhenUsed/>
    <w:rsid w:val="0098346A"/>
    <w:rPr>
      <w:color w:val="467886"/>
      <w:u w:val="single"/>
    </w:rPr>
  </w:style>
  <w:style w:type="character" w:styleId="af">
    <w:name w:val="FollowedHyperlink"/>
    <w:basedOn w:val="a0"/>
    <w:uiPriority w:val="99"/>
    <w:semiHidden/>
    <w:unhideWhenUsed/>
    <w:rsid w:val="0098346A"/>
    <w:rPr>
      <w:color w:val="96607D"/>
      <w:u w:val="single"/>
    </w:rPr>
  </w:style>
  <w:style w:type="paragraph" w:customStyle="1" w:styleId="msonormal0">
    <w:name w:val="msonormal"/>
    <w:basedOn w:val="a"/>
    <w:rsid w:val="0098346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font5">
    <w:name w:val="font5"/>
    <w:basedOn w:val="a"/>
    <w:rsid w:val="0098346A"/>
    <w:pPr>
      <w:widowControl/>
      <w:spacing w:before="100" w:beforeAutospacing="1" w:after="100" w:afterAutospacing="1"/>
      <w:jc w:val="left"/>
    </w:pPr>
    <w:rPr>
      <w:rFonts w:ascii="等线" w:eastAsia="等线" w:hAnsi="等线" w:cs="宋体"/>
      <w:kern w:val="0"/>
      <w:sz w:val="18"/>
      <w:szCs w:val="18"/>
    </w:rPr>
  </w:style>
  <w:style w:type="paragraph" w:customStyle="1" w:styleId="xl65">
    <w:name w:val="xl65"/>
    <w:basedOn w:val="a"/>
    <w:rsid w:val="0098346A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styleId="af0">
    <w:name w:val="Table Grid"/>
    <w:basedOn w:val="a1"/>
    <w:uiPriority w:val="39"/>
    <w:rsid w:val="009834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1">
    <w:name w:val="header"/>
    <w:basedOn w:val="a"/>
    <w:link w:val="af2"/>
    <w:uiPriority w:val="99"/>
    <w:unhideWhenUsed/>
    <w:rsid w:val="0098346A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2">
    <w:name w:val="页眉 字符"/>
    <w:basedOn w:val="a0"/>
    <w:link w:val="af1"/>
    <w:uiPriority w:val="99"/>
    <w:rsid w:val="0098346A"/>
    <w:rPr>
      <w:sz w:val="18"/>
      <w:szCs w:val="18"/>
      <w14:ligatures w14:val="none"/>
    </w:rPr>
  </w:style>
  <w:style w:type="paragraph" w:styleId="af3">
    <w:name w:val="footer"/>
    <w:basedOn w:val="a"/>
    <w:link w:val="af4"/>
    <w:uiPriority w:val="99"/>
    <w:unhideWhenUsed/>
    <w:rsid w:val="0098346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4">
    <w:name w:val="页脚 字符"/>
    <w:basedOn w:val="a0"/>
    <w:link w:val="af3"/>
    <w:uiPriority w:val="99"/>
    <w:rsid w:val="0098346A"/>
    <w:rPr>
      <w:sz w:val="18"/>
      <w:szCs w:val="18"/>
      <w14:ligatures w14:val="none"/>
    </w:rPr>
  </w:style>
  <w:style w:type="character" w:styleId="af5">
    <w:name w:val="Unresolved Mention"/>
    <w:basedOn w:val="a0"/>
    <w:uiPriority w:val="99"/>
    <w:semiHidden/>
    <w:unhideWhenUsed/>
    <w:rsid w:val="00BD79E2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7D2015"/>
    <w:pPr>
      <w:jc w:val="center"/>
    </w:pPr>
    <w:rPr>
      <w:rFonts w:ascii="Times New Roman" w:eastAsia="等线" w:hAnsi="Times New Roman" w:cs="Times New Roman"/>
      <w:noProof/>
      <w:sz w:val="22"/>
    </w:rPr>
  </w:style>
  <w:style w:type="character" w:customStyle="1" w:styleId="EndNoteBibliographyTitle0">
    <w:name w:val="EndNote Bibliography Title 字符"/>
    <w:basedOn w:val="a0"/>
    <w:link w:val="EndNoteBibliographyTitle"/>
    <w:rsid w:val="007D2015"/>
    <w:rPr>
      <w:rFonts w:ascii="Times New Roman" w:eastAsia="等线" w:hAnsi="Times New Roman" w:cs="Times New Roman"/>
      <w:noProof/>
      <w:szCs w:val="22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7D2015"/>
    <w:pPr>
      <w:jc w:val="center"/>
    </w:pPr>
    <w:rPr>
      <w:rFonts w:ascii="Times New Roman" w:eastAsia="等线" w:hAnsi="Times New Roman" w:cs="Times New Roman"/>
      <w:noProof/>
      <w:sz w:val="22"/>
    </w:rPr>
  </w:style>
  <w:style w:type="character" w:customStyle="1" w:styleId="EndNoteBibliography0">
    <w:name w:val="EndNote Bibliography 字符"/>
    <w:basedOn w:val="a0"/>
    <w:link w:val="EndNoteBibliography"/>
    <w:rsid w:val="007D2015"/>
    <w:rPr>
      <w:rFonts w:ascii="Times New Roman" w:eastAsia="等线" w:hAnsi="Times New Roman" w:cs="Times New Roman"/>
      <w:noProof/>
      <w:szCs w:val="22"/>
      <w14:ligatures w14:val="none"/>
    </w:rPr>
  </w:style>
  <w:style w:type="character" w:styleId="af6">
    <w:name w:val="Strong"/>
    <w:basedOn w:val="a0"/>
    <w:uiPriority w:val="22"/>
    <w:qFormat/>
    <w:rsid w:val="0018451E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155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89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79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02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615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21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775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3881B1D-5D1A-4A69-A537-00BDEAC8BD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9</TotalTime>
  <Pages>19</Pages>
  <Words>3232</Words>
  <Characters>32418</Characters>
  <Application>Microsoft Office Word</Application>
  <DocSecurity>0</DocSecurity>
  <Lines>2947</Lines>
  <Paragraphs>2228</Paragraphs>
  <ScaleCrop>false</ScaleCrop>
  <Company/>
  <LinksUpToDate>false</LinksUpToDate>
  <CharactersWithSpaces>334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君 葛</dc:creator>
  <cp:keywords/>
  <dc:description/>
  <cp:lastModifiedBy>君 葛</cp:lastModifiedBy>
  <cp:revision>11</cp:revision>
  <dcterms:created xsi:type="dcterms:W3CDTF">2025-04-07T04:11:00Z</dcterms:created>
  <dcterms:modified xsi:type="dcterms:W3CDTF">2025-08-31T12:53:00Z</dcterms:modified>
</cp:coreProperties>
</file>